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B01F1" w14:textId="77777777" w:rsidR="000E7BF9" w:rsidRPr="000E7BF9" w:rsidRDefault="009D12C6" w:rsidP="00A051A1">
      <w:pPr>
        <w:spacing w:line="480" w:lineRule="auto"/>
        <w:rPr>
          <w:b/>
        </w:rPr>
      </w:pPr>
      <w:r>
        <w:rPr>
          <w:b/>
        </w:rPr>
        <w:t>Multicriteria Decision Analysis Process</w:t>
      </w:r>
      <w:r w:rsidR="00271BFA">
        <w:rPr>
          <w:b/>
        </w:rPr>
        <w:t xml:space="preserve"> </w:t>
      </w:r>
      <w:r w:rsidR="00941A0D">
        <w:rPr>
          <w:b/>
        </w:rPr>
        <w:t xml:space="preserve">to Develop </w:t>
      </w:r>
      <w:r w:rsidR="00AA77EA">
        <w:rPr>
          <w:b/>
        </w:rPr>
        <w:t>New</w:t>
      </w:r>
      <w:r w:rsidR="00134673">
        <w:rPr>
          <w:b/>
        </w:rPr>
        <w:t xml:space="preserve"> </w:t>
      </w:r>
      <w:r w:rsidR="005006A0">
        <w:rPr>
          <w:b/>
        </w:rPr>
        <w:t>Classification Criteria</w:t>
      </w:r>
      <w:r w:rsidR="00E31437">
        <w:rPr>
          <w:b/>
        </w:rPr>
        <w:t xml:space="preserve"> for Systemic Lupus Erythematosus</w:t>
      </w:r>
    </w:p>
    <w:p w14:paraId="44E655D0" w14:textId="77777777" w:rsidR="00091EEF" w:rsidRDefault="00091EEF" w:rsidP="00A051A1">
      <w:pPr>
        <w:spacing w:line="480" w:lineRule="auto"/>
      </w:pPr>
    </w:p>
    <w:p w14:paraId="5376EF8B" w14:textId="331134C9" w:rsidR="009D12C6" w:rsidRDefault="005006A0" w:rsidP="00A051A1">
      <w:pPr>
        <w:spacing w:line="480" w:lineRule="auto"/>
      </w:pPr>
      <w:r w:rsidRPr="0046183D">
        <w:t>Sara K. Tedeschi,</w:t>
      </w:r>
      <w:r w:rsidRPr="0046183D">
        <w:rPr>
          <w:vertAlign w:val="superscript"/>
        </w:rPr>
        <w:t>1</w:t>
      </w:r>
      <w:r w:rsidRPr="0046183D">
        <w:t xml:space="preserve"> Sindhu R. Johnson,</w:t>
      </w:r>
      <w:r w:rsidRPr="0046183D">
        <w:rPr>
          <w:vertAlign w:val="superscript"/>
        </w:rPr>
        <w:t>2</w:t>
      </w:r>
      <w:r w:rsidRPr="0046183D">
        <w:t xml:space="preserve"> Dimitrios Boumpas,</w:t>
      </w:r>
      <w:r w:rsidRPr="0046183D">
        <w:rPr>
          <w:vertAlign w:val="superscript"/>
        </w:rPr>
        <w:t xml:space="preserve">3 </w:t>
      </w:r>
      <w:r w:rsidRPr="0046183D">
        <w:t>David Daikh,</w:t>
      </w:r>
      <w:r w:rsidRPr="0046183D">
        <w:rPr>
          <w:vertAlign w:val="superscript"/>
        </w:rPr>
        <w:t>4</w:t>
      </w:r>
      <w:r>
        <w:rPr>
          <w:vertAlign w:val="superscript"/>
        </w:rPr>
        <w:t>,5</w:t>
      </w:r>
      <w:r w:rsidRPr="0046183D">
        <w:t xml:space="preserve"> </w:t>
      </w:r>
      <w:r w:rsidRPr="004F0A1C">
        <w:t>Thomas Dörner,</w:t>
      </w:r>
      <w:r w:rsidRPr="004F0A1C">
        <w:rPr>
          <w:vertAlign w:val="superscript"/>
        </w:rPr>
        <w:t>6</w:t>
      </w:r>
      <w:r w:rsidRPr="004F0A1C">
        <w:t xml:space="preserve"> Betty Diamond,</w:t>
      </w:r>
      <w:r w:rsidR="004F0A1C" w:rsidRPr="004F0A1C">
        <w:rPr>
          <w:vertAlign w:val="superscript"/>
        </w:rPr>
        <w:t>7</w:t>
      </w:r>
      <w:r w:rsidRPr="004F0A1C">
        <w:t xml:space="preserve"> Soren Jacobsen,</w:t>
      </w:r>
      <w:r w:rsidR="004F0A1C" w:rsidRPr="004F0A1C">
        <w:rPr>
          <w:vertAlign w:val="superscript"/>
        </w:rPr>
        <w:t>8</w:t>
      </w:r>
      <w:r w:rsidRPr="004F0A1C">
        <w:t xml:space="preserve"> David Jayne,</w:t>
      </w:r>
      <w:r w:rsidR="004F0A1C" w:rsidRPr="004F0A1C">
        <w:rPr>
          <w:vertAlign w:val="superscript"/>
        </w:rPr>
        <w:t>9</w:t>
      </w:r>
      <w:r w:rsidRPr="004F0A1C">
        <w:t xml:space="preserve"> Diane Kamen,</w:t>
      </w:r>
      <w:r w:rsidR="004F0A1C" w:rsidRPr="004F0A1C">
        <w:rPr>
          <w:vertAlign w:val="superscript"/>
        </w:rPr>
        <w:t>10</w:t>
      </w:r>
      <w:r w:rsidRPr="004F0A1C">
        <w:t xml:space="preserve"> </w:t>
      </w:r>
      <w:r w:rsidR="00433B22">
        <w:t>W. Joseph</w:t>
      </w:r>
      <w:r w:rsidR="00433B22" w:rsidRPr="004F0A1C">
        <w:t xml:space="preserve"> </w:t>
      </w:r>
      <w:r w:rsidRPr="004F0A1C">
        <w:t>McCune,</w:t>
      </w:r>
      <w:r w:rsidRPr="004F0A1C">
        <w:rPr>
          <w:vertAlign w:val="superscript"/>
        </w:rPr>
        <w:t>1</w:t>
      </w:r>
      <w:r w:rsidR="004F0A1C" w:rsidRPr="004F0A1C">
        <w:rPr>
          <w:vertAlign w:val="superscript"/>
        </w:rPr>
        <w:t>1</w:t>
      </w:r>
      <w:r w:rsidRPr="005006A0">
        <w:t xml:space="preserve"> </w:t>
      </w:r>
      <w:r w:rsidRPr="00C10786">
        <w:t>Marta</w:t>
      </w:r>
      <w:r w:rsidRPr="0046183D">
        <w:t xml:space="preserve"> Mosca,</w:t>
      </w:r>
      <w:r>
        <w:rPr>
          <w:vertAlign w:val="superscript"/>
        </w:rPr>
        <w:t>1</w:t>
      </w:r>
      <w:r w:rsidR="004F0A1C">
        <w:rPr>
          <w:vertAlign w:val="superscript"/>
        </w:rPr>
        <w:t>2</w:t>
      </w:r>
      <w:r w:rsidRPr="0046183D">
        <w:t xml:space="preserve"> Rosalind Ramsey-Goldman,</w:t>
      </w:r>
      <w:r>
        <w:rPr>
          <w:vertAlign w:val="superscript"/>
        </w:rPr>
        <w:t>1</w:t>
      </w:r>
      <w:r w:rsidR="004F0A1C">
        <w:rPr>
          <w:vertAlign w:val="superscript"/>
        </w:rPr>
        <w:t>3</w:t>
      </w:r>
      <w:r w:rsidRPr="0046183D">
        <w:t xml:space="preserve"> </w:t>
      </w:r>
      <w:r>
        <w:t xml:space="preserve">Guillermo </w:t>
      </w:r>
      <w:r w:rsidRPr="00BB20C0">
        <w:t>Ruiz-Irastorza,</w:t>
      </w:r>
      <w:r w:rsidRPr="004F0A1C">
        <w:rPr>
          <w:vertAlign w:val="superscript"/>
        </w:rPr>
        <w:t>1</w:t>
      </w:r>
      <w:r w:rsidR="004F0A1C" w:rsidRPr="004F0A1C">
        <w:rPr>
          <w:vertAlign w:val="superscript"/>
        </w:rPr>
        <w:t>4</w:t>
      </w:r>
      <w:r w:rsidRPr="00BB20C0">
        <w:t xml:space="preserve"> </w:t>
      </w:r>
      <w:r>
        <w:t xml:space="preserve">Matthias </w:t>
      </w:r>
      <w:r w:rsidRPr="004F0A1C">
        <w:t>Schneider,</w:t>
      </w:r>
      <w:r w:rsidRPr="004F0A1C">
        <w:rPr>
          <w:vertAlign w:val="superscript"/>
        </w:rPr>
        <w:t>1</w:t>
      </w:r>
      <w:r w:rsidR="004F0A1C" w:rsidRPr="004F0A1C">
        <w:rPr>
          <w:vertAlign w:val="superscript"/>
        </w:rPr>
        <w:t>5</w:t>
      </w:r>
      <w:r>
        <w:t xml:space="preserve"> Murray </w:t>
      </w:r>
      <w:r w:rsidRPr="00BB20C0">
        <w:t>Urowitz</w:t>
      </w:r>
      <w:r w:rsidRPr="004F0A1C">
        <w:t>,</w:t>
      </w:r>
      <w:r w:rsidR="004F0A1C" w:rsidRPr="004F0A1C">
        <w:rPr>
          <w:vertAlign w:val="superscript"/>
        </w:rPr>
        <w:t>2</w:t>
      </w:r>
      <w:r w:rsidRPr="004F0A1C">
        <w:t xml:space="preserve"> David</w:t>
      </w:r>
      <w:r w:rsidRPr="0046183D">
        <w:t xml:space="preserve"> Wofsy</w:t>
      </w:r>
      <w:r>
        <w:t>,</w:t>
      </w:r>
      <w:r>
        <w:rPr>
          <w:vertAlign w:val="superscript"/>
        </w:rPr>
        <w:t>4</w:t>
      </w:r>
      <w:r w:rsidRPr="0046183D">
        <w:t xml:space="preserve"> Josef S. Smolen,</w:t>
      </w:r>
      <w:r>
        <w:rPr>
          <w:vertAlign w:val="superscript"/>
        </w:rPr>
        <w:t>1</w:t>
      </w:r>
      <w:r w:rsidR="004F0A1C">
        <w:rPr>
          <w:vertAlign w:val="superscript"/>
        </w:rPr>
        <w:t>6</w:t>
      </w:r>
      <w:r w:rsidR="00A842AB">
        <w:t xml:space="preserve"> Raymond </w:t>
      </w:r>
      <w:r w:rsidRPr="0046183D">
        <w:t>P. Naden,</w:t>
      </w:r>
      <w:r w:rsidRPr="0046183D">
        <w:rPr>
          <w:vertAlign w:val="superscript"/>
        </w:rPr>
        <w:t>1</w:t>
      </w:r>
      <w:r w:rsidR="004F0A1C">
        <w:rPr>
          <w:vertAlign w:val="superscript"/>
        </w:rPr>
        <w:t>7</w:t>
      </w:r>
      <w:r w:rsidRPr="0046183D">
        <w:t xml:space="preserve"> Martin Aringer,</w:t>
      </w:r>
      <w:r w:rsidRPr="0046183D">
        <w:rPr>
          <w:vertAlign w:val="superscript"/>
        </w:rPr>
        <w:t>1</w:t>
      </w:r>
      <w:r w:rsidR="004F0A1C">
        <w:rPr>
          <w:vertAlign w:val="superscript"/>
        </w:rPr>
        <w:t>8</w:t>
      </w:r>
      <w:r w:rsidRPr="0046183D">
        <w:t xml:space="preserve"> and Karen H. Costenbader</w:t>
      </w:r>
      <w:r w:rsidRPr="0046183D">
        <w:rPr>
          <w:vertAlign w:val="superscript"/>
        </w:rPr>
        <w:t>1</w:t>
      </w:r>
      <w:r w:rsidRPr="0046183D">
        <w:t xml:space="preserve"> </w:t>
      </w:r>
    </w:p>
    <w:p w14:paraId="14D07F51" w14:textId="77777777" w:rsidR="00813173" w:rsidRPr="00813173" w:rsidRDefault="00813173" w:rsidP="00A051A1">
      <w:pPr>
        <w:spacing w:line="480" w:lineRule="auto"/>
      </w:pPr>
    </w:p>
    <w:p w14:paraId="1DB0F569" w14:textId="77777777" w:rsidR="00813173" w:rsidRPr="0046183D" w:rsidRDefault="00813173" w:rsidP="00A051A1">
      <w:pPr>
        <w:spacing w:line="480" w:lineRule="auto"/>
      </w:pPr>
      <w:r w:rsidRPr="0046183D">
        <w:rPr>
          <w:vertAlign w:val="superscript"/>
        </w:rPr>
        <w:t>1</w:t>
      </w:r>
      <w:r w:rsidRPr="0046183D">
        <w:t xml:space="preserve"> Brigham and Women’s Hospital and Harvard Medical School, </w:t>
      </w:r>
      <w:r w:rsidR="00886CD5">
        <w:t>Department of Medicine</w:t>
      </w:r>
      <w:r w:rsidR="00AD19BC">
        <w:t xml:space="preserve">, </w:t>
      </w:r>
      <w:r w:rsidRPr="0046183D">
        <w:t>Boston, USA</w:t>
      </w:r>
    </w:p>
    <w:p w14:paraId="28C36C5A" w14:textId="4BA00E34" w:rsidR="00813173" w:rsidRPr="0046183D" w:rsidRDefault="00813173" w:rsidP="00A051A1">
      <w:pPr>
        <w:spacing w:line="480" w:lineRule="auto"/>
        <w:outlineLvl w:val="0"/>
      </w:pPr>
      <w:r w:rsidRPr="0046183D">
        <w:rPr>
          <w:vertAlign w:val="superscript"/>
        </w:rPr>
        <w:t xml:space="preserve">2 </w:t>
      </w:r>
      <w:r w:rsidRPr="0046183D">
        <w:t>Toronto Western Hospital,</w:t>
      </w:r>
      <w:r w:rsidR="00A039F0">
        <w:t xml:space="preserve"> Mount Sinai Hospital, Department of Medicine; Institute of Health Policy, Management and Evaluation;</w:t>
      </w:r>
      <w:r w:rsidRPr="0046183D">
        <w:t xml:space="preserve"> University of Toronto, </w:t>
      </w:r>
      <w:r w:rsidR="00A039F0">
        <w:t>Toronto</w:t>
      </w:r>
      <w:r w:rsidR="00886CD5">
        <w:t xml:space="preserve">, </w:t>
      </w:r>
      <w:r w:rsidRPr="0046183D">
        <w:t>Ontario, Canada</w:t>
      </w:r>
    </w:p>
    <w:p w14:paraId="6C207CCE" w14:textId="77777777" w:rsidR="00813173" w:rsidRPr="0046183D" w:rsidRDefault="00813173" w:rsidP="00A051A1">
      <w:pPr>
        <w:spacing w:line="480" w:lineRule="auto"/>
      </w:pPr>
      <w:r w:rsidRPr="0046183D">
        <w:rPr>
          <w:vertAlign w:val="superscript"/>
        </w:rPr>
        <w:t xml:space="preserve">3 </w:t>
      </w:r>
      <w:r w:rsidRPr="0046183D">
        <w:t xml:space="preserve">University of </w:t>
      </w:r>
      <w:r>
        <w:t>Crete</w:t>
      </w:r>
      <w:r w:rsidRPr="0046183D">
        <w:t xml:space="preserve">, </w:t>
      </w:r>
      <w:r w:rsidR="00886CD5">
        <w:t xml:space="preserve">Departments of Internal Medicine and Rheumatology, Clinical Immunology and Allergy, </w:t>
      </w:r>
      <w:r>
        <w:t>Heraklion</w:t>
      </w:r>
      <w:r w:rsidRPr="0046183D">
        <w:t>, Greece</w:t>
      </w:r>
    </w:p>
    <w:p w14:paraId="3560C8F2" w14:textId="77777777" w:rsidR="00813173" w:rsidRDefault="00813173" w:rsidP="00A051A1">
      <w:pPr>
        <w:spacing w:line="480" w:lineRule="auto"/>
        <w:outlineLvl w:val="0"/>
      </w:pPr>
      <w:r w:rsidRPr="0046183D">
        <w:rPr>
          <w:vertAlign w:val="superscript"/>
        </w:rPr>
        <w:t xml:space="preserve">4 </w:t>
      </w:r>
      <w:r w:rsidRPr="0046183D">
        <w:t xml:space="preserve">University of California San Francisco, </w:t>
      </w:r>
      <w:r w:rsidR="00886CD5">
        <w:t xml:space="preserve">Department of Medicine, </w:t>
      </w:r>
      <w:r w:rsidRPr="0046183D">
        <w:t>San Francisco, USA</w:t>
      </w:r>
    </w:p>
    <w:p w14:paraId="5D09CB25" w14:textId="77777777" w:rsidR="00813173" w:rsidRPr="0046183D" w:rsidRDefault="00813173" w:rsidP="00A051A1">
      <w:pPr>
        <w:spacing w:line="480" w:lineRule="auto"/>
        <w:outlineLvl w:val="0"/>
      </w:pPr>
      <w:r w:rsidRPr="00457ABA">
        <w:rPr>
          <w:vertAlign w:val="superscript"/>
        </w:rPr>
        <w:t>5</w:t>
      </w:r>
      <w:r>
        <w:t xml:space="preserve"> VA Medical Center, </w:t>
      </w:r>
      <w:r w:rsidR="00886CD5">
        <w:t xml:space="preserve">Department of Medicine, </w:t>
      </w:r>
      <w:r>
        <w:t>San Francisco, USA</w:t>
      </w:r>
    </w:p>
    <w:p w14:paraId="5BC34579" w14:textId="77777777" w:rsidR="00813173" w:rsidRDefault="00813173" w:rsidP="00A051A1">
      <w:pPr>
        <w:spacing w:line="480" w:lineRule="auto"/>
      </w:pPr>
      <w:r>
        <w:rPr>
          <w:vertAlign w:val="superscript"/>
        </w:rPr>
        <w:t>6</w:t>
      </w:r>
      <w:r w:rsidRPr="00A314EF">
        <w:rPr>
          <w:vertAlign w:val="superscript"/>
        </w:rPr>
        <w:t xml:space="preserve"> </w:t>
      </w:r>
      <w:proofErr w:type="spellStart"/>
      <w:r w:rsidRPr="00A314EF">
        <w:t>Charite</w:t>
      </w:r>
      <w:proofErr w:type="spellEnd"/>
      <w:r w:rsidRPr="00A314EF">
        <w:t xml:space="preserve"> University Hospitals, </w:t>
      </w:r>
      <w:r w:rsidR="00886CD5">
        <w:t>Department of Medicine</w:t>
      </w:r>
      <w:r w:rsidR="0002301B">
        <w:t>/Rheumatology and Clinical Immunology</w:t>
      </w:r>
      <w:r w:rsidR="00886CD5">
        <w:t xml:space="preserve">, </w:t>
      </w:r>
      <w:r w:rsidRPr="00A314EF">
        <w:t>Berlin, Germany</w:t>
      </w:r>
    </w:p>
    <w:p w14:paraId="6D4D1689" w14:textId="77777777" w:rsidR="004F0A1C" w:rsidRDefault="004F0A1C" w:rsidP="00A051A1">
      <w:pPr>
        <w:spacing w:line="480" w:lineRule="auto"/>
      </w:pPr>
      <w:r w:rsidRPr="004F0A1C">
        <w:rPr>
          <w:vertAlign w:val="superscript"/>
        </w:rPr>
        <w:t>7</w:t>
      </w:r>
      <w:r>
        <w:t xml:space="preserve"> Feinstein Institute for </w:t>
      </w:r>
      <w:r w:rsidRPr="002861E3">
        <w:t xml:space="preserve">Medical Research, </w:t>
      </w:r>
      <w:r w:rsidR="00886CD5">
        <w:t xml:space="preserve">Center for Autoimmune, Musculoskeletal and Hematopoietic Diseases, </w:t>
      </w:r>
      <w:r w:rsidRPr="002861E3">
        <w:t>Manhasset, NY</w:t>
      </w:r>
    </w:p>
    <w:p w14:paraId="41666EF8" w14:textId="77777777" w:rsidR="004F0A1C" w:rsidRDefault="004F0A1C" w:rsidP="00A051A1">
      <w:pPr>
        <w:spacing w:line="480" w:lineRule="auto"/>
      </w:pPr>
      <w:r w:rsidRPr="004F0A1C">
        <w:rPr>
          <w:vertAlign w:val="superscript"/>
        </w:rPr>
        <w:t>8</w:t>
      </w:r>
      <w:r w:rsidR="00322407">
        <w:t xml:space="preserve"> </w:t>
      </w:r>
      <w:r w:rsidR="00E31437" w:rsidRPr="00E31437">
        <w:t xml:space="preserve">Copenhagen Lupus and Vasculitis Clinic, Section 4242, Center for Rheumatology and Spine Diseases, </w:t>
      </w:r>
      <w:proofErr w:type="spellStart"/>
      <w:r w:rsidR="00E31437" w:rsidRPr="00E31437">
        <w:t>Rigshospitalet</w:t>
      </w:r>
      <w:proofErr w:type="spellEnd"/>
      <w:r w:rsidR="00E31437" w:rsidRPr="00E31437">
        <w:t>, University of Copenhagen, Copenhagen, Denmark</w:t>
      </w:r>
    </w:p>
    <w:p w14:paraId="11BBFAD6" w14:textId="77777777" w:rsidR="00813173" w:rsidRPr="00722AFA" w:rsidRDefault="004F0A1C" w:rsidP="00A051A1">
      <w:pPr>
        <w:spacing w:line="480" w:lineRule="auto"/>
      </w:pPr>
      <w:r>
        <w:rPr>
          <w:vertAlign w:val="superscript"/>
        </w:rPr>
        <w:lastRenderedPageBreak/>
        <w:t>9</w:t>
      </w:r>
      <w:r w:rsidR="00813173" w:rsidRPr="00BF5CC4">
        <w:t xml:space="preserve"> </w:t>
      </w:r>
      <w:r w:rsidR="00813173">
        <w:t xml:space="preserve">University of Cambridge, </w:t>
      </w:r>
      <w:r w:rsidR="00813173" w:rsidRPr="00BF5CC4">
        <w:t>Department of Medicine</w:t>
      </w:r>
      <w:r w:rsidR="00813173">
        <w:t xml:space="preserve">, </w:t>
      </w:r>
      <w:r w:rsidR="00BE13D3">
        <w:t xml:space="preserve">Cambridge, </w:t>
      </w:r>
      <w:r w:rsidR="00813173">
        <w:t>UK</w:t>
      </w:r>
    </w:p>
    <w:p w14:paraId="739295F1" w14:textId="77777777" w:rsidR="00813173" w:rsidRDefault="004F0A1C" w:rsidP="00A051A1">
      <w:pPr>
        <w:spacing w:line="480" w:lineRule="auto"/>
      </w:pPr>
      <w:r>
        <w:rPr>
          <w:vertAlign w:val="superscript"/>
        </w:rPr>
        <w:t>10</w:t>
      </w:r>
      <w:r w:rsidR="00813173" w:rsidRPr="0046183D">
        <w:rPr>
          <w:vertAlign w:val="superscript"/>
        </w:rPr>
        <w:t xml:space="preserve"> </w:t>
      </w:r>
      <w:r w:rsidR="00813173" w:rsidRPr="0046183D">
        <w:t>Medical University of South Carolina,</w:t>
      </w:r>
      <w:r w:rsidR="00BE13D3">
        <w:t xml:space="preserve"> Department of Medicine,</w:t>
      </w:r>
      <w:r w:rsidR="00813173" w:rsidRPr="0046183D">
        <w:t xml:space="preserve"> Charleston, USA</w:t>
      </w:r>
    </w:p>
    <w:p w14:paraId="598F3337" w14:textId="77777777" w:rsidR="004F0A1C" w:rsidRDefault="004F0A1C" w:rsidP="00A051A1">
      <w:pPr>
        <w:spacing w:line="480" w:lineRule="auto"/>
      </w:pPr>
      <w:r w:rsidRPr="004F0A1C">
        <w:rPr>
          <w:vertAlign w:val="superscript"/>
        </w:rPr>
        <w:t>11</w:t>
      </w:r>
      <w:r w:rsidR="00322407">
        <w:t xml:space="preserve"> University of Michigan, </w:t>
      </w:r>
      <w:r w:rsidR="00BE13D3">
        <w:t xml:space="preserve">Department of Medicine, </w:t>
      </w:r>
      <w:r w:rsidR="00322407">
        <w:t>Ann Arbor, USA</w:t>
      </w:r>
    </w:p>
    <w:p w14:paraId="65AC97C6" w14:textId="77777777" w:rsidR="00813173" w:rsidRPr="0046183D" w:rsidRDefault="004F0A1C" w:rsidP="00A051A1">
      <w:pPr>
        <w:spacing w:line="480" w:lineRule="auto"/>
      </w:pPr>
      <w:r>
        <w:rPr>
          <w:vertAlign w:val="superscript"/>
        </w:rPr>
        <w:t>12</w:t>
      </w:r>
      <w:r w:rsidR="00813173" w:rsidRPr="0046183D">
        <w:rPr>
          <w:vertAlign w:val="superscript"/>
        </w:rPr>
        <w:t xml:space="preserve"> </w:t>
      </w:r>
      <w:r w:rsidR="00E31437">
        <w:t>Department of Clinical and Experimental Medicine, University of Pisa, Italy</w:t>
      </w:r>
    </w:p>
    <w:p w14:paraId="29477C1F" w14:textId="77777777" w:rsidR="00813173" w:rsidRDefault="004F0A1C" w:rsidP="00A051A1">
      <w:pPr>
        <w:spacing w:line="480" w:lineRule="auto"/>
      </w:pPr>
      <w:r>
        <w:rPr>
          <w:vertAlign w:val="superscript"/>
        </w:rPr>
        <w:t>13</w:t>
      </w:r>
      <w:r w:rsidR="00813173" w:rsidRPr="0046183D">
        <w:rPr>
          <w:vertAlign w:val="superscript"/>
        </w:rPr>
        <w:t xml:space="preserve"> </w:t>
      </w:r>
      <w:r w:rsidR="00813173" w:rsidRPr="0046183D">
        <w:t xml:space="preserve">Northwestern University, </w:t>
      </w:r>
      <w:r w:rsidR="00662F4D">
        <w:t>Department of Medicine</w:t>
      </w:r>
      <w:r w:rsidR="002F35C2">
        <w:t>/Division of Rheumatology</w:t>
      </w:r>
      <w:r w:rsidR="00662F4D">
        <w:t xml:space="preserve">, </w:t>
      </w:r>
      <w:r w:rsidR="00813173" w:rsidRPr="0046183D">
        <w:t>Chicago, USA</w:t>
      </w:r>
    </w:p>
    <w:p w14:paraId="36716809" w14:textId="77777777" w:rsidR="004F0A1C" w:rsidRDefault="004F0A1C" w:rsidP="00A051A1">
      <w:pPr>
        <w:spacing w:line="480" w:lineRule="auto"/>
      </w:pPr>
      <w:r w:rsidRPr="004F0A1C">
        <w:rPr>
          <w:vertAlign w:val="superscript"/>
        </w:rPr>
        <w:t>14</w:t>
      </w:r>
      <w:r w:rsidR="00322407">
        <w:t xml:space="preserve"> </w:t>
      </w:r>
      <w:r w:rsidR="0089651D" w:rsidRPr="0089651D">
        <w:t xml:space="preserve">Autoimmune Diseases Research Unit, Department of Internal Medicine, </w:t>
      </w:r>
      <w:proofErr w:type="spellStart"/>
      <w:r w:rsidR="0089651D" w:rsidRPr="0089651D">
        <w:t>Biocruces</w:t>
      </w:r>
      <w:proofErr w:type="spellEnd"/>
      <w:r w:rsidR="0089651D" w:rsidRPr="0089651D">
        <w:t xml:space="preserve"> Health Research Institute, Hospital Universitario Cruces, University of The Basque Country, Bizkaia, </w:t>
      </w:r>
      <w:r w:rsidR="0089651D">
        <w:t>Basque Country, Spain</w:t>
      </w:r>
    </w:p>
    <w:p w14:paraId="37B0F2A4" w14:textId="77777777" w:rsidR="004F0A1C" w:rsidRPr="0046183D" w:rsidRDefault="004F0A1C" w:rsidP="00A051A1">
      <w:pPr>
        <w:spacing w:line="480" w:lineRule="auto"/>
      </w:pPr>
      <w:r w:rsidRPr="004F0A1C">
        <w:rPr>
          <w:vertAlign w:val="superscript"/>
        </w:rPr>
        <w:t>15</w:t>
      </w:r>
      <w:r w:rsidR="00322407">
        <w:t xml:space="preserve"> University Hospital Dusseldorf, </w:t>
      </w:r>
      <w:r w:rsidR="00662F4D">
        <w:t xml:space="preserve">Rheumatology Department, </w:t>
      </w:r>
      <w:r w:rsidR="00322407">
        <w:t>Dusseldorf, Germany</w:t>
      </w:r>
    </w:p>
    <w:p w14:paraId="1A596176" w14:textId="77777777" w:rsidR="00813173" w:rsidRPr="0046183D" w:rsidRDefault="004F0A1C" w:rsidP="00A051A1">
      <w:pPr>
        <w:spacing w:line="480" w:lineRule="auto"/>
      </w:pPr>
      <w:r>
        <w:rPr>
          <w:vertAlign w:val="superscript"/>
        </w:rPr>
        <w:t>16</w:t>
      </w:r>
      <w:r w:rsidR="00813173" w:rsidRPr="0046183D">
        <w:rPr>
          <w:vertAlign w:val="superscript"/>
        </w:rPr>
        <w:t xml:space="preserve"> </w:t>
      </w:r>
      <w:r w:rsidR="00813173" w:rsidRPr="0046183D">
        <w:t xml:space="preserve">Medical University of Vienna, </w:t>
      </w:r>
      <w:r w:rsidR="00D42699">
        <w:t xml:space="preserve">Department of Rheumatology, </w:t>
      </w:r>
      <w:r w:rsidR="002C5BD1">
        <w:t>Vienna,</w:t>
      </w:r>
      <w:r w:rsidR="002C5BD1" w:rsidRPr="0046183D">
        <w:t xml:space="preserve"> Austria</w:t>
      </w:r>
    </w:p>
    <w:p w14:paraId="71FCA436" w14:textId="3C376251" w:rsidR="00AE758C" w:rsidRPr="0046183D" w:rsidRDefault="00813173" w:rsidP="00A051A1">
      <w:pPr>
        <w:spacing w:line="480" w:lineRule="auto"/>
      </w:pPr>
      <w:r w:rsidRPr="0046183D">
        <w:rPr>
          <w:vertAlign w:val="superscript"/>
        </w:rPr>
        <w:t>1</w:t>
      </w:r>
      <w:r w:rsidR="004F0A1C">
        <w:rPr>
          <w:vertAlign w:val="superscript"/>
        </w:rPr>
        <w:t>7</w:t>
      </w:r>
      <w:r w:rsidRPr="0046183D">
        <w:rPr>
          <w:vertAlign w:val="superscript"/>
        </w:rPr>
        <w:t xml:space="preserve"> </w:t>
      </w:r>
      <w:r w:rsidR="002E7712">
        <w:t>McMaster University, Department of Medicine, Hamilton, Canada</w:t>
      </w:r>
    </w:p>
    <w:p w14:paraId="04349C3D" w14:textId="77777777" w:rsidR="00813173" w:rsidRPr="001770FE" w:rsidRDefault="00813173" w:rsidP="00A051A1">
      <w:pPr>
        <w:spacing w:line="480" w:lineRule="auto"/>
        <w:rPr>
          <w:vertAlign w:val="superscript"/>
        </w:rPr>
      </w:pPr>
      <w:r w:rsidRPr="0046183D">
        <w:rPr>
          <w:vertAlign w:val="superscript"/>
        </w:rPr>
        <w:t>1</w:t>
      </w:r>
      <w:r w:rsidR="004F0A1C">
        <w:rPr>
          <w:vertAlign w:val="superscript"/>
        </w:rPr>
        <w:t>8</w:t>
      </w:r>
      <w:r w:rsidRPr="0046183D">
        <w:rPr>
          <w:vertAlign w:val="superscript"/>
        </w:rPr>
        <w:t xml:space="preserve"> </w:t>
      </w:r>
      <w:r w:rsidR="007148C4" w:rsidRPr="0046183D">
        <w:t xml:space="preserve">University Medical Center </w:t>
      </w:r>
      <w:r w:rsidR="007148C4">
        <w:t xml:space="preserve">and Faculty of Medicine </w:t>
      </w:r>
      <w:r w:rsidR="007148C4" w:rsidRPr="0046183D">
        <w:t xml:space="preserve">Carl Gustav </w:t>
      </w:r>
      <w:proofErr w:type="spellStart"/>
      <w:r w:rsidR="007148C4" w:rsidRPr="0046183D">
        <w:t>Carus</w:t>
      </w:r>
      <w:proofErr w:type="spellEnd"/>
      <w:r w:rsidR="007148C4">
        <w:t xml:space="preserve"> at the TU Dresden</w:t>
      </w:r>
      <w:r w:rsidR="007148C4" w:rsidRPr="0046183D">
        <w:t xml:space="preserve">, </w:t>
      </w:r>
      <w:r w:rsidR="007148C4">
        <w:t>Department of Medicine III,</w:t>
      </w:r>
      <w:r w:rsidR="007148C4" w:rsidRPr="0046183D">
        <w:t xml:space="preserve"> Dresden, Germany</w:t>
      </w:r>
    </w:p>
    <w:p w14:paraId="715A83EF" w14:textId="77777777" w:rsidR="0013725B" w:rsidRDefault="0013725B" w:rsidP="00A051A1">
      <w:pPr>
        <w:spacing w:line="480" w:lineRule="auto"/>
      </w:pPr>
    </w:p>
    <w:p w14:paraId="3884555F" w14:textId="77777777" w:rsidR="00813173" w:rsidRDefault="00813173" w:rsidP="00A051A1">
      <w:pPr>
        <w:spacing w:line="480" w:lineRule="auto"/>
      </w:pPr>
    </w:p>
    <w:p w14:paraId="47CBE691" w14:textId="77777777" w:rsidR="00813173" w:rsidRPr="0046183D" w:rsidRDefault="00813173" w:rsidP="00A051A1">
      <w:pPr>
        <w:spacing w:line="480" w:lineRule="auto"/>
        <w:outlineLvl w:val="0"/>
      </w:pPr>
      <w:r w:rsidRPr="0046183D">
        <w:rPr>
          <w:b/>
        </w:rPr>
        <w:t>Corresponding author</w:t>
      </w:r>
      <w:r w:rsidRPr="0046183D">
        <w:t xml:space="preserve">: </w:t>
      </w:r>
    </w:p>
    <w:p w14:paraId="74592655" w14:textId="77777777" w:rsidR="00813173" w:rsidRPr="0046183D" w:rsidRDefault="00813173" w:rsidP="00A051A1">
      <w:pPr>
        <w:spacing w:line="480" w:lineRule="auto"/>
        <w:outlineLvl w:val="0"/>
      </w:pPr>
      <w:r w:rsidRPr="0046183D">
        <w:t>Sara K. Tedeschi, MD, MPH</w:t>
      </w:r>
    </w:p>
    <w:p w14:paraId="1B208D08" w14:textId="77777777" w:rsidR="00813173" w:rsidRPr="0046183D" w:rsidRDefault="00813173" w:rsidP="00A051A1">
      <w:pPr>
        <w:spacing w:line="480" w:lineRule="auto"/>
      </w:pPr>
      <w:r w:rsidRPr="0046183D">
        <w:t>Brigham and Women’s Hospital</w:t>
      </w:r>
    </w:p>
    <w:p w14:paraId="4ACF3303" w14:textId="77777777" w:rsidR="00813173" w:rsidRDefault="00813173" w:rsidP="00A051A1">
      <w:pPr>
        <w:spacing w:line="480" w:lineRule="auto"/>
      </w:pPr>
      <w:r w:rsidRPr="0046183D">
        <w:t>Division of Rheumatology, Immunology and Allergy</w:t>
      </w:r>
    </w:p>
    <w:p w14:paraId="09E4E265" w14:textId="77777777" w:rsidR="00813173" w:rsidRPr="0046183D" w:rsidRDefault="00813173" w:rsidP="00A051A1">
      <w:pPr>
        <w:spacing w:line="480" w:lineRule="auto"/>
      </w:pPr>
      <w:r>
        <w:t xml:space="preserve">60 </w:t>
      </w:r>
      <w:proofErr w:type="spellStart"/>
      <w:r>
        <w:t>Fenwood</w:t>
      </w:r>
      <w:proofErr w:type="spellEnd"/>
      <w:r>
        <w:t xml:space="preserve"> Road</w:t>
      </w:r>
    </w:p>
    <w:p w14:paraId="2CCDEA2D" w14:textId="77777777" w:rsidR="00813173" w:rsidRPr="0046183D" w:rsidRDefault="00813173" w:rsidP="00A051A1">
      <w:pPr>
        <w:spacing w:line="480" w:lineRule="auto"/>
      </w:pPr>
      <w:r w:rsidRPr="0046183D">
        <w:t>Boston, MA 02115</w:t>
      </w:r>
    </w:p>
    <w:p w14:paraId="729D7DA3" w14:textId="77777777" w:rsidR="00813173" w:rsidRPr="0046183D" w:rsidRDefault="00813173" w:rsidP="00A051A1">
      <w:pPr>
        <w:spacing w:line="480" w:lineRule="auto"/>
      </w:pPr>
      <w:r w:rsidRPr="0046183D">
        <w:t>Tel: 617-732-5325</w:t>
      </w:r>
      <w:r>
        <w:t xml:space="preserve">    </w:t>
      </w:r>
      <w:r w:rsidRPr="0046183D">
        <w:t>Fax: 617-732-5766</w:t>
      </w:r>
    </w:p>
    <w:p w14:paraId="1EE9C663" w14:textId="77777777" w:rsidR="00813173" w:rsidRDefault="00813173" w:rsidP="00A051A1">
      <w:pPr>
        <w:spacing w:line="480" w:lineRule="auto"/>
        <w:outlineLvl w:val="0"/>
      </w:pPr>
      <w:r w:rsidRPr="0046183D">
        <w:t xml:space="preserve">Email: </w:t>
      </w:r>
      <w:hyperlink r:id="rId8" w:history="1">
        <w:r w:rsidRPr="00103D21">
          <w:rPr>
            <w:rStyle w:val="Hyperlink"/>
          </w:rPr>
          <w:t>stedeschi1@bwh.harvard.edu</w:t>
        </w:r>
      </w:hyperlink>
    </w:p>
    <w:p w14:paraId="096C744C" w14:textId="77777777" w:rsidR="000E7BF9" w:rsidRDefault="000E7BF9" w:rsidP="00A051A1">
      <w:pPr>
        <w:spacing w:line="480" w:lineRule="auto"/>
      </w:pPr>
    </w:p>
    <w:p w14:paraId="03A12E87" w14:textId="042F07DB" w:rsidR="00BB29DB" w:rsidRPr="00BB29DB" w:rsidRDefault="00BB29DB" w:rsidP="00A051A1">
      <w:pPr>
        <w:spacing w:line="480" w:lineRule="auto"/>
      </w:pPr>
      <w:r w:rsidRPr="004F5581">
        <w:rPr>
          <w:b/>
        </w:rPr>
        <w:t>Word count</w:t>
      </w:r>
      <w:r>
        <w:t xml:space="preserve">: </w:t>
      </w:r>
      <w:r w:rsidR="00222D06">
        <w:t>31</w:t>
      </w:r>
      <w:r w:rsidR="001923B8">
        <w:t>84</w:t>
      </w:r>
    </w:p>
    <w:p w14:paraId="0AEE6231" w14:textId="77777777" w:rsidR="002304AC" w:rsidRDefault="008765E8" w:rsidP="00A051A1">
      <w:pPr>
        <w:spacing w:line="480" w:lineRule="auto"/>
      </w:pPr>
      <w:r w:rsidRPr="008765E8">
        <w:rPr>
          <w:b/>
        </w:rPr>
        <w:t>Keywords</w:t>
      </w:r>
      <w:r>
        <w:t>:</w:t>
      </w:r>
      <w:r w:rsidR="0013725B">
        <w:t xml:space="preserve"> systemic lupus erythematosus, clinical research, methodology</w:t>
      </w:r>
    </w:p>
    <w:p w14:paraId="7639B04A" w14:textId="72C54F68" w:rsidR="00813173" w:rsidRPr="0046183D" w:rsidRDefault="00813173" w:rsidP="00A051A1">
      <w:pPr>
        <w:spacing w:line="480" w:lineRule="auto"/>
      </w:pPr>
      <w:r w:rsidRPr="0046183D">
        <w:rPr>
          <w:b/>
        </w:rPr>
        <w:t>Funding</w:t>
      </w:r>
      <w:r w:rsidRPr="0046183D">
        <w:t xml:space="preserve">: </w:t>
      </w:r>
      <w:r>
        <w:t xml:space="preserve">This work was jointly supported by the European League Against Rheumatism and the American College of Rheumatology. </w:t>
      </w:r>
      <w:r w:rsidRPr="0046183D">
        <w:t>Dr. Tedeschi’s work on this project was supported in part by the Lupus Foundation of America Career Development Award</w:t>
      </w:r>
      <w:r>
        <w:t xml:space="preserve"> and NIAMS L30 </w:t>
      </w:r>
      <w:r w:rsidRPr="000D675C">
        <w:rPr>
          <w:bCs/>
          <w:color w:val="000000"/>
        </w:rPr>
        <w:t>AR070514</w:t>
      </w:r>
      <w:r w:rsidRPr="0046183D">
        <w:t>.</w:t>
      </w:r>
      <w:r>
        <w:t xml:space="preserve"> Dr. Johnson was supported by a Canadian Institutes of Health Research New Investigator Award.</w:t>
      </w:r>
      <w:r w:rsidR="00E31437">
        <w:t xml:space="preserve"> </w:t>
      </w:r>
      <w:r w:rsidR="00E31437" w:rsidRPr="00E31437">
        <w:t xml:space="preserve">Dr. Jacobsen was supported by a grant from </w:t>
      </w:r>
      <w:r w:rsidR="007925C1">
        <w:t>t</w:t>
      </w:r>
      <w:r w:rsidR="007925C1" w:rsidRPr="00E31437">
        <w:t xml:space="preserve">he </w:t>
      </w:r>
      <w:r w:rsidR="00E31437" w:rsidRPr="00E31437">
        <w:t>Danish Rheumatism Association (A-3865).</w:t>
      </w:r>
    </w:p>
    <w:p w14:paraId="1E2CF375" w14:textId="77777777" w:rsidR="00314875" w:rsidRPr="002304AC" w:rsidRDefault="00813173" w:rsidP="00A051A1">
      <w:pPr>
        <w:spacing w:line="480" w:lineRule="auto"/>
        <w:rPr>
          <w:color w:val="C0504D" w:themeColor="accent2"/>
        </w:rPr>
      </w:pPr>
      <w:r w:rsidRPr="0046183D">
        <w:rPr>
          <w:b/>
        </w:rPr>
        <w:t>Conflicts of interest</w:t>
      </w:r>
      <w:r w:rsidRPr="0046183D">
        <w:t xml:space="preserve">: </w:t>
      </w:r>
      <w:r>
        <w:t>None</w:t>
      </w:r>
      <w:r w:rsidR="002304AC" w:rsidRPr="002304AC">
        <w:rPr>
          <w:color w:val="C0504D" w:themeColor="accent2"/>
        </w:rPr>
        <w:t xml:space="preserve"> </w:t>
      </w:r>
      <w:r w:rsidR="00314875" w:rsidRPr="002304AC">
        <w:rPr>
          <w:color w:val="C0504D" w:themeColor="accent2"/>
        </w:rPr>
        <w:br w:type="page"/>
      </w:r>
    </w:p>
    <w:p w14:paraId="20C6DBAB" w14:textId="11BFF97D" w:rsidR="007D0C9B" w:rsidRPr="002E7712" w:rsidRDefault="007D0C9B" w:rsidP="00A051A1">
      <w:pPr>
        <w:spacing w:line="480" w:lineRule="auto"/>
        <w:rPr>
          <w:b/>
        </w:rPr>
      </w:pPr>
      <w:r w:rsidRPr="00B80941">
        <w:rPr>
          <w:b/>
        </w:rPr>
        <w:lastRenderedPageBreak/>
        <w:t>ABSTRACT</w:t>
      </w:r>
    </w:p>
    <w:p w14:paraId="07E5E3CD" w14:textId="735BA024" w:rsidR="007D0C9B" w:rsidRDefault="007D0C9B" w:rsidP="00A051A1">
      <w:pPr>
        <w:spacing w:line="480" w:lineRule="auto"/>
      </w:pPr>
      <w:r w:rsidRPr="007D0C9B">
        <w:rPr>
          <w:b/>
        </w:rPr>
        <w:t>Objective</w:t>
      </w:r>
      <w:r w:rsidR="00294550">
        <w:rPr>
          <w:b/>
        </w:rPr>
        <w:t>s</w:t>
      </w:r>
      <w:r>
        <w:t>:</w:t>
      </w:r>
      <w:r w:rsidR="00605AE5">
        <w:t xml:space="preserve"> EULAR and ACR are </w:t>
      </w:r>
      <w:r w:rsidR="00D40538">
        <w:t xml:space="preserve">jointly </w:t>
      </w:r>
      <w:r w:rsidR="00605AE5">
        <w:t xml:space="preserve">supporting multi-phase development of SLE classification criteria based on weighted criteria and a continuous probability scale. </w:t>
      </w:r>
      <w:r w:rsidR="00AE3074">
        <w:t xml:space="preserve">Prior steps included item generation, item reduction, and hierarchical organization of candidate criteria using an evidence-based approach. </w:t>
      </w:r>
      <w:r w:rsidR="00741194">
        <w:t xml:space="preserve">Our objectives were to </w:t>
      </w:r>
      <w:r w:rsidR="00605AE5">
        <w:t>determine relative weights using multicriteria decision analysis</w:t>
      </w:r>
      <w:r w:rsidR="00C56B64">
        <w:t xml:space="preserve"> (MCDA)</w:t>
      </w:r>
      <w:r w:rsidR="00605AE5">
        <w:t xml:space="preserve"> and </w:t>
      </w:r>
      <w:r w:rsidR="009855DA">
        <w:t xml:space="preserve">to </w:t>
      </w:r>
      <w:r w:rsidR="00AE3074">
        <w:t>set</w:t>
      </w:r>
      <w:r w:rsidR="00605AE5">
        <w:t xml:space="preserve"> a </w:t>
      </w:r>
      <w:r w:rsidR="00FF7CF8">
        <w:t xml:space="preserve">provisional </w:t>
      </w:r>
      <w:r w:rsidR="00605AE5">
        <w:t>threshold score for SLE classification</w:t>
      </w:r>
      <w:r w:rsidR="008D26E5">
        <w:t>.</w:t>
      </w:r>
    </w:p>
    <w:p w14:paraId="1960D730" w14:textId="31BC4BC1" w:rsidR="007D0C9B" w:rsidRDefault="007D0C9B" w:rsidP="00A051A1">
      <w:pPr>
        <w:spacing w:line="480" w:lineRule="auto"/>
      </w:pPr>
      <w:r w:rsidRPr="007D0C9B">
        <w:rPr>
          <w:b/>
        </w:rPr>
        <w:t>Methods</w:t>
      </w:r>
      <w:r>
        <w:t>:</w:t>
      </w:r>
      <w:r w:rsidR="008D26E5">
        <w:t xml:space="preserve"> An SLE Expert Panel (8 European</w:t>
      </w:r>
      <w:r w:rsidR="0076090F">
        <w:t>, 9 North American</w:t>
      </w:r>
      <w:r w:rsidR="008D26E5">
        <w:t>)</w:t>
      </w:r>
      <w:r w:rsidR="00EC0E11">
        <w:t xml:space="preserve"> </w:t>
      </w:r>
      <w:r w:rsidR="008D26E5" w:rsidRPr="00E309D9">
        <w:t xml:space="preserve">submitted </w:t>
      </w:r>
      <w:r w:rsidR="00AB21A4" w:rsidRPr="00E309D9">
        <w:t>164</w:t>
      </w:r>
      <w:r w:rsidR="008D26E5" w:rsidRPr="00E309D9">
        <w:t xml:space="preserve"> </w:t>
      </w:r>
      <w:r w:rsidR="007925C1" w:rsidRPr="00E309D9">
        <w:t>real</w:t>
      </w:r>
      <w:r w:rsidR="002E7712" w:rsidRPr="00E309D9">
        <w:t xml:space="preserve">, </w:t>
      </w:r>
      <w:r w:rsidR="008D26E5" w:rsidRPr="00E309D9">
        <w:t xml:space="preserve">unique cases with a </w:t>
      </w:r>
      <w:r w:rsidR="007148C4" w:rsidRPr="00E309D9">
        <w:t xml:space="preserve">wide </w:t>
      </w:r>
      <w:r w:rsidR="008D26E5" w:rsidRPr="00E309D9">
        <w:t>range of SLE probability</w:t>
      </w:r>
      <w:r w:rsidR="007925C1" w:rsidRPr="00E309D9">
        <w:t xml:space="preserve"> in a standardized format</w:t>
      </w:r>
      <w:r w:rsidR="008D26E5" w:rsidRPr="00E309D9">
        <w:t xml:space="preserve">. </w:t>
      </w:r>
      <w:r w:rsidR="00E41626" w:rsidRPr="00E309D9">
        <w:t>Using the candidate criteria, e</w:t>
      </w:r>
      <w:r w:rsidR="008D26E5" w:rsidRPr="00E309D9">
        <w:t xml:space="preserve">xperts scored </w:t>
      </w:r>
      <w:r w:rsidR="00C56B64" w:rsidRPr="00E309D9">
        <w:t xml:space="preserve">and rank-ordered </w:t>
      </w:r>
      <w:r w:rsidR="008D26E5" w:rsidRPr="00E309D9">
        <w:t xml:space="preserve">20 representative cases. </w:t>
      </w:r>
      <w:r w:rsidR="00E41626" w:rsidRPr="00E309D9">
        <w:t xml:space="preserve">At an in-person meeting, </w:t>
      </w:r>
      <w:r w:rsidR="008D26E5" w:rsidRPr="00E309D9">
        <w:t xml:space="preserve">experts reviewed inter-rater reliability of scoring, </w:t>
      </w:r>
      <w:r w:rsidR="00C56B64" w:rsidRPr="00E309D9">
        <w:t xml:space="preserve">further </w:t>
      </w:r>
      <w:r w:rsidR="008D26E5" w:rsidRPr="00E309D9">
        <w:t xml:space="preserve">refined criteria definitions, and participated in </w:t>
      </w:r>
      <w:r w:rsidR="005D4ACE" w:rsidRPr="00E309D9">
        <w:t xml:space="preserve">an </w:t>
      </w:r>
      <w:r w:rsidR="00C56B64" w:rsidRPr="00E309D9">
        <w:t>MCDA</w:t>
      </w:r>
      <w:r w:rsidR="005D4ACE" w:rsidRPr="00E309D9">
        <w:t xml:space="preserve"> exercise</w:t>
      </w:r>
      <w:r w:rsidR="008D26E5" w:rsidRPr="00E309D9">
        <w:t xml:space="preserve">. </w:t>
      </w:r>
      <w:r w:rsidR="005D4ACE" w:rsidRPr="00E309D9">
        <w:t>Based on</w:t>
      </w:r>
      <w:r w:rsidR="008D26E5" w:rsidRPr="00E309D9">
        <w:t xml:space="preserve"> </w:t>
      </w:r>
      <w:r w:rsidR="005D4ACE" w:rsidRPr="00E309D9">
        <w:t xml:space="preserve">expert </w:t>
      </w:r>
      <w:r w:rsidR="008D26E5" w:rsidRPr="00E309D9">
        <w:t>consensus decisions</w:t>
      </w:r>
      <w:r w:rsidR="002E7712" w:rsidRPr="00E309D9">
        <w:t xml:space="preserve"> on pairwise comparisons of criteria</w:t>
      </w:r>
      <w:r w:rsidR="008D26E5" w:rsidRPr="00E309D9">
        <w:t xml:space="preserve">, </w:t>
      </w:r>
      <w:r w:rsidR="00AB21A4" w:rsidRPr="00E309D9">
        <w:t>1000minds</w:t>
      </w:r>
      <w:r w:rsidR="008D26E5" w:rsidRPr="00E309D9">
        <w:rPr>
          <w:vertAlign w:val="superscript"/>
        </w:rPr>
        <w:t xml:space="preserve">TM </w:t>
      </w:r>
      <w:r w:rsidR="009A3F33" w:rsidRPr="00E309D9">
        <w:t xml:space="preserve">software </w:t>
      </w:r>
      <w:r w:rsidR="0014499E" w:rsidRPr="00E309D9">
        <w:t xml:space="preserve">calculated criteria weights </w:t>
      </w:r>
      <w:r w:rsidR="00C56B64" w:rsidRPr="00E309D9">
        <w:t xml:space="preserve">and rank-ordered </w:t>
      </w:r>
      <w:r w:rsidR="008D26E5" w:rsidRPr="00E309D9">
        <w:t xml:space="preserve">the </w:t>
      </w:r>
      <w:r w:rsidR="007C470C" w:rsidRPr="00E309D9">
        <w:t xml:space="preserve">remaining </w:t>
      </w:r>
      <w:r w:rsidR="00AB21A4" w:rsidRPr="00E309D9">
        <w:t>1</w:t>
      </w:r>
      <w:r w:rsidR="0047539A">
        <w:t>4</w:t>
      </w:r>
      <w:r w:rsidR="00AB21A4" w:rsidRPr="00E309D9">
        <w:t>4</w:t>
      </w:r>
      <w:r w:rsidR="007C470C">
        <w:t xml:space="preserve"> cases</w:t>
      </w:r>
      <w:r w:rsidR="0014499E">
        <w:t xml:space="preserve"> based on their additive scores</w:t>
      </w:r>
      <w:r w:rsidR="008D26E5">
        <w:t xml:space="preserve">. </w:t>
      </w:r>
      <w:r w:rsidR="00EC0E11">
        <w:t xml:space="preserve">The score of the </w:t>
      </w:r>
      <w:r w:rsidR="002E7712">
        <w:t>lowest-ranked case for which</w:t>
      </w:r>
      <w:r w:rsidR="00EC0E11">
        <w:t xml:space="preserve"> </w:t>
      </w:r>
      <w:r w:rsidR="002E7712">
        <w:t xml:space="preserve">complete </w:t>
      </w:r>
      <w:r w:rsidR="00EC0E11">
        <w:t xml:space="preserve">expert consensus was achieved </w:t>
      </w:r>
      <w:r w:rsidR="007148C4">
        <w:t xml:space="preserve">defined </w:t>
      </w:r>
      <w:r w:rsidR="00EC0E11">
        <w:t xml:space="preserve">the </w:t>
      </w:r>
      <w:r w:rsidR="00FF7CF8">
        <w:t xml:space="preserve">provisional </w:t>
      </w:r>
      <w:r w:rsidR="00EC0E11">
        <w:t xml:space="preserve">threshold </w:t>
      </w:r>
      <w:r w:rsidR="009855DA">
        <w:t xml:space="preserve">classification </w:t>
      </w:r>
      <w:r w:rsidR="00EC0E11">
        <w:t>score.</w:t>
      </w:r>
    </w:p>
    <w:p w14:paraId="10D978DC" w14:textId="5D49935F" w:rsidR="002E7712" w:rsidRDefault="007D0C9B" w:rsidP="00A051A1">
      <w:pPr>
        <w:spacing w:line="480" w:lineRule="auto"/>
      </w:pPr>
      <w:r w:rsidRPr="007D0C9B">
        <w:rPr>
          <w:b/>
        </w:rPr>
        <w:t>Results</w:t>
      </w:r>
      <w:r>
        <w:t>:</w:t>
      </w:r>
      <w:r w:rsidR="00EC0E11">
        <w:t xml:space="preserve"> Inter-rater reliability of scoring cases with the candidate criteria was good. MCDA involved 74 pairwise decisions</w:t>
      </w:r>
      <w:r w:rsidR="00C56B64">
        <w:t xml:space="preserve"> and </w:t>
      </w:r>
      <w:r w:rsidR="00EC0E11">
        <w:t xml:space="preserve">was repeated for the </w:t>
      </w:r>
      <w:r w:rsidR="009855DA">
        <w:t>a</w:t>
      </w:r>
      <w:r w:rsidR="00EC0E11">
        <w:t xml:space="preserve">rthritis and </w:t>
      </w:r>
      <w:r w:rsidR="00DC4038">
        <w:t>muco</w:t>
      </w:r>
      <w:r w:rsidR="009855DA">
        <w:t>c</w:t>
      </w:r>
      <w:r w:rsidR="00EC0E11">
        <w:t>utaneous domains</w:t>
      </w:r>
      <w:r w:rsidR="00C02EEA">
        <w:t xml:space="preserve"> </w:t>
      </w:r>
      <w:r w:rsidR="002E7712">
        <w:t>when the initial ranking of some cases</w:t>
      </w:r>
      <w:r w:rsidR="00EC0E11">
        <w:t xml:space="preserve"> did not match expert opinion. After criteria weights and </w:t>
      </w:r>
      <w:r w:rsidR="0014499E">
        <w:t xml:space="preserve">additive </w:t>
      </w:r>
      <w:r w:rsidR="00EC0E11">
        <w:t>scores were re-calculated once, experts reached consensus for SLE classification for</w:t>
      </w:r>
      <w:r w:rsidR="007148C4">
        <w:t xml:space="preserve"> all</w:t>
      </w:r>
      <w:r w:rsidR="00EC0E11">
        <w:t xml:space="preserve"> case</w:t>
      </w:r>
      <w:r w:rsidR="007148C4">
        <w:t>s scoring</w:t>
      </w:r>
      <w:r w:rsidR="00EC0E11">
        <w:t xml:space="preserve"> &gt;83. </w:t>
      </w:r>
    </w:p>
    <w:p w14:paraId="3B9233D5" w14:textId="213C23F2" w:rsidR="0014499E" w:rsidRDefault="007D0C9B" w:rsidP="00A051A1">
      <w:pPr>
        <w:spacing w:line="480" w:lineRule="auto"/>
      </w:pPr>
      <w:r w:rsidRPr="007D0C9B">
        <w:rPr>
          <w:b/>
        </w:rPr>
        <w:t>Conclusion</w:t>
      </w:r>
      <w:r w:rsidR="00294550">
        <w:rPr>
          <w:b/>
        </w:rPr>
        <w:t>s</w:t>
      </w:r>
      <w:r>
        <w:t>:</w:t>
      </w:r>
      <w:r w:rsidR="00EC0E11">
        <w:t xml:space="preserve"> U</w:t>
      </w:r>
      <w:r w:rsidR="0016009F">
        <w:t xml:space="preserve">sing an iterative process, the </w:t>
      </w:r>
      <w:r w:rsidR="00EC0E11">
        <w:t>candidate criteria</w:t>
      </w:r>
      <w:r w:rsidR="0014499E">
        <w:t xml:space="preserve"> definitions were refined, preliminary weights were calculated, and a </w:t>
      </w:r>
      <w:r w:rsidR="00FF7CF8">
        <w:t xml:space="preserve">provisional </w:t>
      </w:r>
      <w:r w:rsidR="0014499E">
        <w:t xml:space="preserve">threshold </w:t>
      </w:r>
      <w:r w:rsidR="00EC0E11">
        <w:t xml:space="preserve">score for </w:t>
      </w:r>
      <w:r w:rsidR="0014499E">
        <w:t xml:space="preserve">SLE </w:t>
      </w:r>
      <w:r w:rsidR="00EC0E11">
        <w:t>classification</w:t>
      </w:r>
      <w:r w:rsidR="0014499E">
        <w:t xml:space="preserve"> was determined.</w:t>
      </w:r>
      <w:r w:rsidR="00EC0E11">
        <w:t xml:space="preserve"> </w:t>
      </w:r>
    </w:p>
    <w:p w14:paraId="62F94727" w14:textId="18AB6578" w:rsidR="000E7BF9" w:rsidRPr="0014499E" w:rsidRDefault="00245776" w:rsidP="00224FE3">
      <w:r>
        <w:rPr>
          <w:b/>
        </w:rPr>
        <w:br w:type="page"/>
      </w:r>
      <w:r w:rsidR="00314875">
        <w:rPr>
          <w:b/>
        </w:rPr>
        <w:lastRenderedPageBreak/>
        <w:t>INTRODUCTION</w:t>
      </w:r>
    </w:p>
    <w:p w14:paraId="102B7BD0" w14:textId="77777777" w:rsidR="00314875" w:rsidRDefault="00314875" w:rsidP="00A051A1">
      <w:pPr>
        <w:spacing w:line="480" w:lineRule="auto"/>
      </w:pPr>
    </w:p>
    <w:p w14:paraId="6F398977" w14:textId="7816D96C" w:rsidR="008A00C6" w:rsidRPr="00C97C94" w:rsidRDefault="00232CAD" w:rsidP="00A051A1">
      <w:pPr>
        <w:spacing w:line="480" w:lineRule="auto"/>
      </w:pPr>
      <w:r w:rsidRPr="00232CAD">
        <w:t>A multinational effort to develop new classification criteria for systemic lupus erythematosus (SLE)</w:t>
      </w:r>
      <w:r>
        <w:t xml:space="preserve"> </w:t>
      </w:r>
      <w:r w:rsidRPr="00232CAD">
        <w:t xml:space="preserve">for clinical research, jointly supported by the European League Against Rheumatism (EULAR) and American College of </w:t>
      </w:r>
      <w:r>
        <w:t>Rheumatology (ACR)</w:t>
      </w:r>
      <w:r w:rsidR="007925C1">
        <w:t>,</w:t>
      </w:r>
      <w:r>
        <w:t xml:space="preserve"> is underway</w:t>
      </w:r>
      <w:r w:rsidR="002A5901">
        <w:t xml:space="preserve">. </w:t>
      </w:r>
      <w:r w:rsidR="0014499E">
        <w:t>T</w:t>
      </w:r>
      <w:r w:rsidR="00020889">
        <w:t>he overarching goal</w:t>
      </w:r>
      <w:r w:rsidR="007818F7">
        <w:t xml:space="preserve"> is to develop a system that identifies </w:t>
      </w:r>
      <w:r w:rsidR="004808A1">
        <w:t>potential par</w:t>
      </w:r>
      <w:r w:rsidR="007818F7">
        <w:t>ticipants for</w:t>
      </w:r>
      <w:r w:rsidR="004808A1">
        <w:t xml:space="preserve"> clinical research studies</w:t>
      </w:r>
      <w:r w:rsidR="00020889">
        <w:t>,</w:t>
      </w:r>
      <w:r w:rsidR="004808A1">
        <w:t xml:space="preserve"> </w:t>
      </w:r>
      <w:r w:rsidR="003C382E">
        <w:t>requiring a</w:t>
      </w:r>
      <w:r w:rsidR="004808A1">
        <w:t xml:space="preserve"> degree </w:t>
      </w:r>
      <w:r w:rsidR="007818F7">
        <w:t xml:space="preserve">of homogeneity </w:t>
      </w:r>
      <w:r w:rsidR="003C382E">
        <w:t xml:space="preserve">among </w:t>
      </w:r>
      <w:r w:rsidR="007818F7">
        <w:t>subjects</w:t>
      </w:r>
      <w:r w:rsidR="00020889">
        <w:t xml:space="preserve"> while simultaneously dealing with </w:t>
      </w:r>
      <w:r w:rsidR="00387A2F">
        <w:t>the extreme heterogeneity of</w:t>
      </w:r>
      <w:r w:rsidR="00020889">
        <w:t xml:space="preserve"> SLE.</w: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 </w:instrTex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DATA </w:instrText>
      </w:r>
      <w:r w:rsidR="001C7EB2">
        <w:fldChar w:fldCharType="end"/>
      </w:r>
      <w:r w:rsidR="001C7EB2">
        <w:fldChar w:fldCharType="separate"/>
      </w:r>
      <w:r w:rsidR="00F173E6">
        <w:rPr>
          <w:noProof/>
        </w:rPr>
        <w:t>[1]</w:t>
      </w:r>
      <w:r w:rsidR="001C7EB2">
        <w:fldChar w:fldCharType="end"/>
      </w:r>
      <w:r w:rsidR="007818F7">
        <w:t xml:space="preserve"> </w:t>
      </w:r>
      <w:r w:rsidR="005524B6">
        <w:t>T</w:t>
      </w:r>
      <w:r w:rsidR="002F132E">
        <w:t xml:space="preserve">he </w:t>
      </w:r>
      <w:r w:rsidR="00FC32C0">
        <w:t xml:space="preserve">aim was to design a system with </w:t>
      </w:r>
      <w:r w:rsidR="000240F6">
        <w:t xml:space="preserve">the </w:t>
      </w:r>
      <w:r w:rsidR="002F132E">
        <w:t>maximum combination of sensitivity and specificity for</w:t>
      </w:r>
      <w:r w:rsidR="005524B6">
        <w:t xml:space="preserve"> SLE, retaining face validity</w:t>
      </w:r>
      <w:r w:rsidR="005524B6" w:rsidRPr="00FC32C0">
        <w:t xml:space="preserve">. </w:t>
      </w:r>
      <w:r w:rsidR="007148C4">
        <w:t xml:space="preserve">While the classification criteria are not intended for diagnosis or clinical care, it is acknowledged that the only available “gold standard” for the presence of SLE is expert clinician opinion. </w:t>
      </w:r>
      <w:r w:rsidR="002F132E">
        <w:t xml:space="preserve"> </w:t>
      </w:r>
    </w:p>
    <w:p w14:paraId="0D5B8F32" w14:textId="77777777" w:rsidR="00BA1F0D" w:rsidRDefault="00BA1F0D" w:rsidP="00A051A1">
      <w:pPr>
        <w:spacing w:line="480" w:lineRule="auto"/>
      </w:pPr>
    </w:p>
    <w:p w14:paraId="0C913979" w14:textId="46DC0389" w:rsidR="008624AC" w:rsidRPr="00A9413E" w:rsidRDefault="007148C4" w:rsidP="00A051A1">
      <w:pPr>
        <w:spacing w:line="480" w:lineRule="auto"/>
        <w:rPr>
          <w:highlight w:val="yellow"/>
        </w:rPr>
      </w:pPr>
      <w:r>
        <w:t>A 12 member Steering Committee was formed with input from EULAR and ACR leadership to</w:t>
      </w:r>
      <w:r w:rsidR="001A6DF9">
        <w:t xml:space="preserve"> </w:t>
      </w:r>
      <w:r w:rsidR="001A6DF9" w:rsidRPr="00E309D9">
        <w:t xml:space="preserve">oversee a </w:t>
      </w:r>
      <w:r w:rsidR="00D945C1">
        <w:t>four-</w:t>
      </w:r>
      <w:r w:rsidR="001A6DF9" w:rsidRPr="00E309D9">
        <w:t>phase process</w:t>
      </w:r>
      <w:r w:rsidR="00AC6C3F" w:rsidRPr="00E309D9">
        <w:t>.</w:t>
      </w:r>
      <w:r w:rsidR="001C7EB2" w:rsidRPr="00E309D9">
        <w:fldChar w:fldCharType="begin"/>
      </w:r>
      <w:r w:rsidR="00F173E6" w:rsidRPr="00E309D9">
        <w:instrText xml:space="preserve"> ADDIN EN.CITE &lt;EndNote&gt;&lt;Cite&gt;&lt;Author&gt;Aringer&lt;/Author&gt;&lt;Year&gt;2016&lt;/Year&gt;&lt;RecNum&gt;1009&lt;/RecNum&gt;&lt;DisplayText&gt;[2]&lt;/DisplayText&gt;&lt;record&gt;&lt;rec-number&gt;1009&lt;/rec-number&gt;&lt;foreign-keys&gt;&lt;key app="EN" db-id="55w02stp9azef7er9r6xwxpqfr0rrx9ptd00" timestamp="1485441846"&gt;1009&lt;/key&gt;&lt;key app="ENWeb" db-id=""&gt;0&lt;/key&gt;&lt;/foreign-keys&gt;&lt;ref-type name="Journal Article"&gt;17&lt;/ref-type&gt;&lt;contributors&gt;&lt;authors&gt;&lt;author&gt;Aringer, M.&lt;/author&gt;&lt;author&gt;Dorner, T.&lt;/author&gt;&lt;author&gt;Leuchten, N.&lt;/author&gt;&lt;author&gt;Johnson, S. R.&lt;/author&gt;&lt;/authors&gt;&lt;/contributors&gt;&lt;titles&gt;&lt;title&gt;Toward new criteria for systemic lupus erythematosus - a standpoint&lt;/title&gt;&lt;secondary-title&gt;Lupus&lt;/secondary-title&gt;&lt;/titles&gt;&lt;periodical&gt;&lt;full-title&gt;Lupus&lt;/full-title&gt;&lt;abbr-1&gt;Lupus&lt;/abbr-1&gt;&lt;/periodical&gt;&lt;pages&gt;805-11&lt;/pages&gt;&lt;volume&gt;25&lt;/volume&gt;&lt;dates&gt;&lt;year&gt;2016&lt;/year&gt;&lt;/dates&gt;&lt;urls&gt;&lt;/urls&gt;&lt;/record&gt;&lt;/Cite&gt;&lt;/EndNote&gt;</w:instrText>
      </w:r>
      <w:r w:rsidR="001C7EB2" w:rsidRPr="00E309D9">
        <w:fldChar w:fldCharType="separate"/>
      </w:r>
      <w:r w:rsidR="00F173E6" w:rsidRPr="00E309D9">
        <w:rPr>
          <w:noProof/>
        </w:rPr>
        <w:t>[2]</w:t>
      </w:r>
      <w:r w:rsidR="001C7EB2" w:rsidRPr="00E309D9">
        <w:fldChar w:fldCharType="end"/>
      </w:r>
      <w:r w:rsidR="001A6DF9" w:rsidRPr="00E309D9">
        <w:t xml:space="preserve"> </w:t>
      </w:r>
      <w:r w:rsidR="00E309D9">
        <w:t xml:space="preserve">In </w:t>
      </w:r>
      <w:r w:rsidR="00C603A4">
        <w:t>Phase 1</w:t>
      </w:r>
      <w:r w:rsidR="00E309D9">
        <w:t>, i</w:t>
      </w:r>
      <w:r w:rsidR="00060264" w:rsidRPr="00E309D9">
        <w:t>tems</w:t>
      </w:r>
      <w:r w:rsidR="00060264">
        <w:t xml:space="preserve"> were </w:t>
      </w:r>
      <w:r w:rsidR="0030482F">
        <w:t>generat</w:t>
      </w:r>
      <w:r w:rsidR="00060264">
        <w:t xml:space="preserve">ed </w:t>
      </w:r>
      <w:r w:rsidR="0030482F">
        <w:t xml:space="preserve">using a </w:t>
      </w:r>
      <w:r w:rsidR="00894F32">
        <w:t>Delphi exercise</w:t>
      </w:r>
      <w:r w:rsidR="001A6DF9">
        <w:t>,</w:t>
      </w:r>
      <w:r w:rsidR="001C7EB2">
        <w:fldChar w:fldCharType="begin"/>
      </w:r>
      <w:r w:rsidR="00D960BF">
        <w:instrText xml:space="preserve"> ADDIN EN.CITE &lt;EndNote&gt;&lt;Cite&gt;&lt;Author&gt;Schmajuk&lt;/Author&gt;&lt;Year&gt;2018&lt;/Year&gt;&lt;RecNum&gt;1278&lt;/RecNum&gt;&lt;DisplayText&gt;[3]&lt;/DisplayText&gt;&lt;record&gt;&lt;rec-number&gt;1278&lt;/rec-number&gt;&lt;foreign-keys&gt;&lt;key app="EN" db-id="55w02stp9azef7er9r6xwxpqfr0rrx9ptd00" timestamp="1531230992"&gt;1278&lt;/key&gt;&lt;/foreign-keys&gt;&lt;ref-type name="Journal Article"&gt;17&lt;/ref-type&gt;&lt;contributors&gt;&lt;authors&gt;&lt;author&gt;Schmajuk, G.&lt;/author&gt;&lt;author&gt;Hoyer, B. F.&lt;/author&gt;&lt;author&gt;Aringer, M.&lt;/author&gt;&lt;author&gt;Johnson, S. R.&lt;/author&gt;&lt;author&gt;Daikh, D. I.&lt;/author&gt;&lt;author&gt;Dorner, T.&lt;/author&gt;&lt;author&gt;SLE classification criteria steering committee the international SLE expert panel of the initiative&lt;/author&gt;&lt;/authors&gt;&lt;/contributors&gt;&lt;auth-address&gt;Department of Medicine, Rheumatology, and Clinical Immunology, Charite University Hospital, Berlin and DRFZ, Berlin, Germany.&amp;#xD;University Medical Center Carl Gustav Carus, TU Dresden, Dresden, Germany.&amp;#xD;Division of Rheumatology, Department of Medicine, Toronto Western Hospital, University Health Network, Mount Sinai Hospital; Institute of Health Policy, Management and Evaluation, University of Toronto, Toronto, Canada.&amp;#xD;Department of Medicine, University of California, San Francisco, and the Department of Veterans Affairs Medical Center, San Francisco, USA.&lt;/auth-address&gt;&lt;titles&gt;&lt;title&gt;Multi-center delphi exercise reveals important key items for classifying systemic lupus erythematosus&lt;/title&gt;&lt;secondary-title&gt;Arthritis Care Res (Hoboken)&lt;/secondary-title&gt;&lt;/titles&gt;&lt;periodical&gt;&lt;full-title&gt;Arthritis Care Res (Hoboken)&lt;/full-title&gt;&lt;abbr-1&gt;Arthritis care &amp;amp; research&lt;/abbr-1&gt;&lt;/periodical&gt;&lt;pages&gt;1488-94&lt;/pages&gt;&lt;volume&gt;70&lt;/volume&gt;&lt;number&gt;10&lt;/number&gt;&lt;dates&gt;&lt;year&gt;2018&lt;/year&gt;&lt;pub-dates&gt;&lt;date&gt;Dec 29&lt;/date&gt;&lt;/pub-dates&gt;&lt;/dates&gt;&lt;isbn&gt;2151-4658 (Electronic)&amp;#xD;2151-464X (Linking)&lt;/isbn&gt;&lt;accession-num&gt;29287313&lt;/accession-num&gt;&lt;urls&gt;&lt;related-urls&gt;&lt;url&gt;https://www.ncbi.nlm.nih.gov/pubmed/29287313&lt;/url&gt;&lt;/related-urls&gt;&lt;/urls&gt;&lt;custom2&gt;PMC6026087&lt;/custom2&gt;&lt;electronic-resource-num&gt;10.1002/acr.23503&lt;/electronic-resource-num&gt;&lt;/record&gt;&lt;/Cite&gt;&lt;/EndNote&gt;</w:instrText>
      </w:r>
      <w:r w:rsidR="001C7EB2">
        <w:fldChar w:fldCharType="separate"/>
      </w:r>
      <w:r w:rsidR="00F173E6">
        <w:rPr>
          <w:noProof/>
        </w:rPr>
        <w:t>[3]</w:t>
      </w:r>
      <w:r w:rsidR="001C7EB2">
        <w:fldChar w:fldCharType="end"/>
      </w:r>
      <w:r w:rsidR="001A6DF9">
        <w:t xml:space="preserve"> </w:t>
      </w:r>
      <w:r w:rsidR="00894F32">
        <w:t>early SLE cohort</w:t>
      </w:r>
      <w:r w:rsidR="00A9413E">
        <w:t>,</w:t>
      </w:r>
      <w:r w:rsidR="00866B0B">
        <w:fldChar w:fldCharType="begin">
          <w:fldData xml:space="preserve">PEVuZE5vdGU+PENpdGU+PEF1dGhvcj5Nb3NjYTwvQXV0aG9yPjxZZWFyPjIwMTk8L1llYXI+PFJl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</w:fldData>
        </w:fldChar>
      </w:r>
      <w:r w:rsidR="00D960BF">
        <w:instrText xml:space="preserve"> ADDIN EN.CITE </w:instrText>
      </w:r>
      <w:r w:rsidR="00D960BF">
        <w:fldChar w:fldCharType="begin">
          <w:fldData xml:space="preserve">PEVuZE5vdGU+PENpdGU+PEF1dGhvcj5Nb3NjYTwvQXV0aG9yPjxZZWFyPjIwMTk8L1llYXI+PFJl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</w:fldData>
        </w:fldChar>
      </w:r>
      <w:r w:rsidR="00D960BF">
        <w:instrText xml:space="preserve"> ADDIN EN.CITE.DATA </w:instrText>
      </w:r>
      <w:r w:rsidR="00D960BF">
        <w:fldChar w:fldCharType="end"/>
      </w:r>
      <w:r w:rsidR="00866B0B">
        <w:fldChar w:fldCharType="separate"/>
      </w:r>
      <w:r w:rsidR="00866B0B">
        <w:rPr>
          <w:noProof/>
        </w:rPr>
        <w:t>[4]</w:t>
      </w:r>
      <w:r w:rsidR="00866B0B">
        <w:fldChar w:fldCharType="end"/>
      </w:r>
      <w:r w:rsidR="00894F32">
        <w:t xml:space="preserve"> </w:t>
      </w:r>
      <w:r w:rsidR="00D945C1">
        <w:t>and</w:t>
      </w:r>
      <w:r w:rsidR="00A9413E">
        <w:t xml:space="preserve"> SLE patient </w:t>
      </w:r>
      <w:r w:rsidR="00E309D9">
        <w:t>survey</w:t>
      </w:r>
      <w:r w:rsidR="00AC30E1">
        <w:t>;</w:t>
      </w:r>
      <w:r w:rsidR="001C7EB2">
        <w:fldChar w:fldCharType="begin">
          <w:fldData xml:space="preserve">PEVuZE5vdGU+PENpdGU+PEF1dGhvcj5MZXVjaHRlbjwvQXV0aG9yPjxZZWFyPjIwMTg8L1llYXI+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</w:fldData>
        </w:fldChar>
      </w:r>
      <w:r w:rsidR="00F173E6">
        <w:instrText xml:space="preserve"> ADDIN EN.CITE </w:instrText>
      </w:r>
      <w:r w:rsidR="001C7EB2">
        <w:fldChar w:fldCharType="begin">
          <w:fldData xml:space="preserve">PEVuZE5vdGU+PENpdGU+PEF1dGhvcj5MZXVjaHRlbjwvQXV0aG9yPjxZZWFyPjIwMTg8L1llYXI+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</w:fldData>
        </w:fldChar>
      </w:r>
      <w:r w:rsidR="00F173E6">
        <w:instrText xml:space="preserve"> ADDIN EN.CITE.DATA </w:instrText>
      </w:r>
      <w:r w:rsidR="001C7EB2">
        <w:fldChar w:fldCharType="end"/>
      </w:r>
      <w:r w:rsidR="001C7EB2">
        <w:fldChar w:fldCharType="separate"/>
      </w:r>
      <w:r w:rsidR="00F173E6">
        <w:rPr>
          <w:noProof/>
        </w:rPr>
        <w:t>[5]</w:t>
      </w:r>
      <w:r w:rsidR="001C7EB2">
        <w:fldChar w:fldCharType="end"/>
      </w:r>
      <w:r w:rsidR="0030482F">
        <w:t xml:space="preserve"> and antinuclear antibody (ANA) was evaluated as a potential entry criterion.</w:t>
      </w:r>
      <w:r w:rsidR="00D960BF">
        <w:fldChar w:fldCharType="begin">
          <w:fldData xml:space="preserve">PEVuZE5vdGU+PENpdGU+PEF1dGhvcj5MZXVjaHRlbjwvQXV0aG9yPjxZZWFyPjIwMTg8L1llYXI+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</w:fldData>
        </w:fldChar>
      </w:r>
      <w:r w:rsidR="00AC30E1">
        <w:instrText xml:space="preserve"> ADDIN EN.CITE </w:instrText>
      </w:r>
      <w:r w:rsidR="00AC30E1">
        <w:fldChar w:fldCharType="begin">
          <w:fldData xml:space="preserve">PEVuZE5vdGU+PENpdGU+PEF1dGhvcj5MZXVjaHRlbjwvQXV0aG9yPjxZZWFyPjIwMTg8L1llYXI+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</w:fldData>
        </w:fldChar>
      </w:r>
      <w:r w:rsidR="00AC30E1">
        <w:instrText xml:space="preserve"> ADDIN EN.CITE.DATA </w:instrText>
      </w:r>
      <w:r w:rsidR="00AC30E1">
        <w:fldChar w:fldCharType="end"/>
      </w:r>
      <w:r w:rsidR="00D960BF">
        <w:fldChar w:fldCharType="separate"/>
      </w:r>
      <w:r w:rsidR="00AC30E1">
        <w:rPr>
          <w:noProof/>
        </w:rPr>
        <w:t>[6, 7]</w:t>
      </w:r>
      <w:r w:rsidR="00D960BF">
        <w:fldChar w:fldCharType="end"/>
      </w:r>
      <w:r w:rsidR="00D960BF">
        <w:t xml:space="preserve"> </w:t>
      </w:r>
      <w:r w:rsidR="00C603A4">
        <w:t>During</w:t>
      </w:r>
      <w:r w:rsidR="00E309D9">
        <w:t xml:space="preserve"> </w:t>
      </w:r>
      <w:r w:rsidR="00C603A4">
        <w:t>Phase 2</w:t>
      </w:r>
      <w:r w:rsidR="00E309D9">
        <w:t>, the list of potential criteria was narrowed using nominal group technique.</w:t>
      </w:r>
      <w:r w:rsidR="00AC30E1">
        <w:fldChar w:fldCharType="begin">
          <w:fldData xml:space="preserve">PEVuZE5vdGU+PENpdGU+PEF1dGhvcj5OYWlyPC9BdXRob3I+PFllYXI+MjAxMTwvWWVhcj48UmVj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</w:fldData>
        </w:fldChar>
      </w:r>
      <w:r w:rsidR="00AC30E1">
        <w:instrText xml:space="preserve"> ADDIN EN.CITE </w:instrText>
      </w:r>
      <w:r w:rsidR="00AC30E1">
        <w:fldChar w:fldCharType="begin">
          <w:fldData xml:space="preserve">PEVuZE5vdGU+PENpdGU+PEF1dGhvcj5OYWlyPC9BdXRob3I+PFllYXI+MjAxMTwvWWVhcj48UmVj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</w:fldData>
        </w:fldChar>
      </w:r>
      <w:r w:rsidR="00AC30E1">
        <w:instrText xml:space="preserve"> ADDIN EN.CITE.DATA </w:instrText>
      </w:r>
      <w:r w:rsidR="00AC30E1">
        <w:fldChar w:fldCharType="end"/>
      </w:r>
      <w:r w:rsidR="00AC30E1">
        <w:fldChar w:fldCharType="separate"/>
      </w:r>
      <w:r w:rsidR="00AC30E1">
        <w:rPr>
          <w:noProof/>
        </w:rPr>
        <w:t>[8, 9]</w:t>
      </w:r>
      <w:r w:rsidR="00AC30E1">
        <w:fldChar w:fldCharType="end"/>
      </w:r>
      <w:r w:rsidR="00E309D9">
        <w:t xml:space="preserve"> </w:t>
      </w:r>
      <w:r w:rsidR="001E70D2">
        <w:t>Phase 3</w:t>
      </w:r>
      <w:r w:rsidR="009D12C6">
        <w:t xml:space="preserve"> </w:t>
      </w:r>
      <w:r w:rsidR="005524B6">
        <w:t>began with</w:t>
      </w:r>
      <w:r w:rsidR="009D12C6">
        <w:t xml:space="preserve"> a literature review for test </w:t>
      </w:r>
      <w:r w:rsidR="005F7D2B">
        <w:t xml:space="preserve">performance characteristics </w:t>
      </w:r>
      <w:r w:rsidR="009D12C6">
        <w:t xml:space="preserve">of candidate criteria, and </w:t>
      </w:r>
      <w:r w:rsidR="001E70D2">
        <w:t xml:space="preserve">data-driven </w:t>
      </w:r>
      <w:r w:rsidR="009D12C6">
        <w:t>organization of crit</w:t>
      </w:r>
      <w:r w:rsidR="003F5AE8">
        <w:t>eria into domains.</w: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 </w:instrTex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DATA </w:instrText>
      </w:r>
      <w:r w:rsidR="001C7EB2">
        <w:fldChar w:fldCharType="end"/>
      </w:r>
      <w:r w:rsidR="001C7EB2">
        <w:fldChar w:fldCharType="separate"/>
      </w:r>
      <w:r w:rsidR="00F173E6">
        <w:rPr>
          <w:noProof/>
        </w:rPr>
        <w:t>[1]</w:t>
      </w:r>
      <w:r w:rsidR="001C7EB2">
        <w:fldChar w:fldCharType="end"/>
      </w:r>
      <w:r w:rsidR="009D12C6">
        <w:t xml:space="preserve"> This report</w:t>
      </w:r>
      <w:r w:rsidR="004D6CEF">
        <w:t xml:space="preserve"> outli</w:t>
      </w:r>
      <w:r w:rsidR="00842B20">
        <w:t xml:space="preserve">nes </w:t>
      </w:r>
      <w:r w:rsidR="004808A1">
        <w:t>the</w:t>
      </w:r>
      <w:r w:rsidR="009D12C6">
        <w:t xml:space="preserve"> latter part of </w:t>
      </w:r>
      <w:r w:rsidR="001E70D2">
        <w:t>Phase 3</w:t>
      </w:r>
      <w:r w:rsidR="002304AC">
        <w:t>:</w:t>
      </w:r>
      <w:r w:rsidR="004808A1">
        <w:t xml:space="preserve"> criteria weighting and threshold score identification</w:t>
      </w:r>
      <w:r w:rsidR="00DE4C60">
        <w:t xml:space="preserve"> through a</w:t>
      </w:r>
      <w:r w:rsidR="00842B20">
        <w:t xml:space="preserve"> consensus-base</w:t>
      </w:r>
      <w:r w:rsidR="0076090F">
        <w:t>d</w:t>
      </w:r>
      <w:r w:rsidR="00DE4C60">
        <w:t xml:space="preserve"> </w:t>
      </w:r>
      <w:r w:rsidR="00ED1B53">
        <w:t>multicriteria decision analysis</w:t>
      </w:r>
      <w:r w:rsidR="0087650D">
        <w:t xml:space="preserve"> (MCDA)</w:t>
      </w:r>
      <w:r w:rsidR="00ED1B53">
        <w:t xml:space="preserve"> </w:t>
      </w:r>
      <w:r w:rsidR="00DE4C60">
        <w:t>approach</w:t>
      </w:r>
      <w:r w:rsidR="00FE29AB">
        <w:t>.</w:t>
      </w:r>
      <w:r w:rsidR="001C7EB2">
        <w:fldChar w:fldCharType="begin">
          <w:fldData xml:space="preserve">PEVuZE5vdGU+PENpdGU+PEF1dGhvcj5Kb2huc29uPC9BdXRob3I+PFllYXI+MjAxNDwvWWVhcj48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</w:fldData>
        </w:fldChar>
      </w:r>
      <w:r w:rsidR="00AC30E1">
        <w:instrText xml:space="preserve"> ADDIN EN.CITE </w:instrText>
      </w:r>
      <w:r w:rsidR="00AC30E1">
        <w:fldChar w:fldCharType="begin">
          <w:fldData xml:space="preserve">PEVuZE5vdGU+PENpdGU+PEF1dGhvcj5Kb2huc29uPC9BdXRob3I+PFllYXI+MjAxNDwvWWVhcj48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</w:fldData>
        </w:fldChar>
      </w:r>
      <w:r w:rsidR="00AC30E1">
        <w:instrText xml:space="preserve"> ADDIN EN.CITE.DATA </w:instrText>
      </w:r>
      <w:r w:rsidR="00AC30E1">
        <w:fldChar w:fldCharType="end"/>
      </w:r>
      <w:r w:rsidR="001C7EB2">
        <w:fldChar w:fldCharType="separate"/>
      </w:r>
      <w:r w:rsidR="00AC30E1">
        <w:rPr>
          <w:noProof/>
        </w:rPr>
        <w:t>[10-12]</w:t>
      </w:r>
      <w:r w:rsidR="001C7EB2">
        <w:fldChar w:fldCharType="end"/>
      </w:r>
      <w:r w:rsidR="00722285">
        <w:t xml:space="preserve"> </w:t>
      </w:r>
      <w:r w:rsidR="0034401D" w:rsidRPr="00C97C94">
        <w:rPr>
          <w:rFonts w:eastAsia="+mn-ea"/>
          <w:bCs/>
          <w:color w:val="000000"/>
          <w:kern w:val="24"/>
        </w:rPr>
        <w:t xml:space="preserve">The goal </w:t>
      </w:r>
      <w:r w:rsidR="0034401D">
        <w:rPr>
          <w:rFonts w:eastAsia="+mn-ea"/>
          <w:bCs/>
          <w:color w:val="000000"/>
          <w:kern w:val="24"/>
        </w:rPr>
        <w:t>wa</w:t>
      </w:r>
      <w:r w:rsidR="0034401D" w:rsidRPr="00C97C94">
        <w:rPr>
          <w:rFonts w:eastAsia="+mn-ea"/>
          <w:bCs/>
          <w:color w:val="000000"/>
          <w:kern w:val="24"/>
        </w:rPr>
        <w:t xml:space="preserve">s to develop a </w:t>
      </w:r>
      <w:r w:rsidR="00D945C1">
        <w:rPr>
          <w:rFonts w:eastAsia="+mn-ea"/>
          <w:bCs/>
          <w:color w:val="000000"/>
          <w:kern w:val="24"/>
        </w:rPr>
        <w:t>criteria system</w:t>
      </w:r>
      <w:r w:rsidR="0034401D" w:rsidRPr="00C97C94">
        <w:rPr>
          <w:rFonts w:eastAsia="+mn-ea"/>
          <w:bCs/>
          <w:color w:val="000000"/>
          <w:kern w:val="24"/>
        </w:rPr>
        <w:t xml:space="preserve"> </w:t>
      </w:r>
      <w:r w:rsidR="000240F6" w:rsidRPr="00C97C94">
        <w:rPr>
          <w:rFonts w:eastAsia="+mn-ea"/>
          <w:bCs/>
          <w:color w:val="000000"/>
          <w:kern w:val="24"/>
        </w:rPr>
        <w:t>produc</w:t>
      </w:r>
      <w:r w:rsidR="000240F6">
        <w:rPr>
          <w:rFonts w:eastAsia="+mn-ea"/>
          <w:bCs/>
          <w:color w:val="000000"/>
          <w:kern w:val="24"/>
        </w:rPr>
        <w:t>ing</w:t>
      </w:r>
      <w:r w:rsidR="000240F6" w:rsidRPr="00C97C94">
        <w:rPr>
          <w:rFonts w:eastAsia="+mn-ea"/>
          <w:bCs/>
          <w:color w:val="000000"/>
          <w:kern w:val="24"/>
        </w:rPr>
        <w:t xml:space="preserve"> </w:t>
      </w:r>
      <w:r w:rsidR="0034401D" w:rsidRPr="00C97C94">
        <w:rPr>
          <w:rFonts w:eastAsia="+mn-ea"/>
          <w:bCs/>
          <w:color w:val="000000"/>
          <w:kern w:val="24"/>
        </w:rPr>
        <w:t xml:space="preserve">a </w:t>
      </w:r>
      <w:r w:rsidR="003C382E">
        <w:rPr>
          <w:rFonts w:eastAsia="+mn-ea"/>
          <w:bCs/>
          <w:color w:val="000000"/>
          <w:kern w:val="24"/>
        </w:rPr>
        <w:t xml:space="preserve">continuous </w:t>
      </w:r>
      <w:r w:rsidR="0034401D" w:rsidRPr="00C97C94">
        <w:rPr>
          <w:rFonts w:eastAsia="+mn-ea"/>
          <w:bCs/>
          <w:color w:val="000000"/>
          <w:kern w:val="24"/>
        </w:rPr>
        <w:t xml:space="preserve">measure of the relative probability that a </w:t>
      </w:r>
      <w:r w:rsidR="0076090F">
        <w:rPr>
          <w:rFonts w:eastAsia="+mn-ea"/>
          <w:bCs/>
          <w:color w:val="000000"/>
          <w:kern w:val="24"/>
        </w:rPr>
        <w:t xml:space="preserve">case (i.e. </w:t>
      </w:r>
      <w:r w:rsidR="0034401D" w:rsidRPr="00C97C94">
        <w:rPr>
          <w:rFonts w:eastAsia="+mn-ea"/>
          <w:bCs/>
          <w:color w:val="000000"/>
          <w:kern w:val="24"/>
        </w:rPr>
        <w:t>particular co</w:t>
      </w:r>
      <w:r w:rsidR="0076090F">
        <w:rPr>
          <w:rFonts w:eastAsia="+mn-ea"/>
          <w:bCs/>
          <w:color w:val="000000"/>
          <w:kern w:val="24"/>
        </w:rPr>
        <w:t xml:space="preserve">mbination of clinical features) </w:t>
      </w:r>
      <w:r w:rsidR="003C382E">
        <w:rPr>
          <w:rFonts w:eastAsia="+mn-ea"/>
          <w:bCs/>
          <w:color w:val="000000"/>
          <w:kern w:val="24"/>
        </w:rPr>
        <w:t xml:space="preserve">could </w:t>
      </w:r>
      <w:r w:rsidR="0076090F">
        <w:rPr>
          <w:rFonts w:eastAsia="+mn-ea"/>
          <w:bCs/>
          <w:color w:val="000000"/>
          <w:kern w:val="24"/>
        </w:rPr>
        <w:t>be characterized as</w:t>
      </w:r>
      <w:r w:rsidR="0034401D" w:rsidRPr="00C97C94">
        <w:rPr>
          <w:rFonts w:eastAsia="+mn-ea"/>
          <w:bCs/>
          <w:color w:val="000000"/>
          <w:kern w:val="24"/>
        </w:rPr>
        <w:t xml:space="preserve"> SLE</w:t>
      </w:r>
      <w:r w:rsidR="008E758B">
        <w:rPr>
          <w:rFonts w:eastAsia="+mn-ea"/>
          <w:bCs/>
          <w:color w:val="000000"/>
          <w:kern w:val="24"/>
        </w:rPr>
        <w:t>,</w:t>
      </w:r>
      <w:r w:rsidR="0034401D" w:rsidRPr="00C97C94">
        <w:rPr>
          <w:rFonts w:eastAsia="+mn-ea"/>
          <w:bCs/>
          <w:color w:val="000000"/>
          <w:kern w:val="24"/>
        </w:rPr>
        <w:t xml:space="preserve"> and a </w:t>
      </w:r>
      <w:r w:rsidR="0011043D">
        <w:rPr>
          <w:rFonts w:eastAsia="+mn-ea"/>
          <w:bCs/>
          <w:color w:val="000000"/>
          <w:kern w:val="24"/>
        </w:rPr>
        <w:t xml:space="preserve">provisional </w:t>
      </w:r>
      <w:r w:rsidR="0034401D" w:rsidRPr="00C97C94">
        <w:rPr>
          <w:rFonts w:eastAsia="+mn-ea"/>
          <w:bCs/>
          <w:color w:val="000000"/>
          <w:kern w:val="24"/>
        </w:rPr>
        <w:t xml:space="preserve">threshold </w:t>
      </w:r>
      <w:r w:rsidR="008E758B">
        <w:rPr>
          <w:rFonts w:eastAsia="+mn-ea"/>
          <w:bCs/>
          <w:color w:val="000000"/>
          <w:kern w:val="24"/>
        </w:rPr>
        <w:t xml:space="preserve">score </w:t>
      </w:r>
      <w:r w:rsidR="0034401D" w:rsidRPr="00C97C94">
        <w:rPr>
          <w:rFonts w:eastAsia="+mn-ea"/>
          <w:bCs/>
          <w:color w:val="000000"/>
          <w:kern w:val="24"/>
        </w:rPr>
        <w:t xml:space="preserve">above which </w:t>
      </w:r>
      <w:r w:rsidR="00EF319C">
        <w:rPr>
          <w:rFonts w:eastAsia="+mn-ea"/>
          <w:bCs/>
          <w:color w:val="000000"/>
          <w:kern w:val="24"/>
        </w:rPr>
        <w:t>a</w:t>
      </w:r>
      <w:r w:rsidR="0034401D" w:rsidRPr="00C97C94">
        <w:rPr>
          <w:rFonts w:eastAsia="+mn-ea"/>
          <w:bCs/>
          <w:color w:val="000000"/>
          <w:kern w:val="24"/>
        </w:rPr>
        <w:t xml:space="preserve"> case </w:t>
      </w:r>
      <w:r w:rsidR="003C382E">
        <w:rPr>
          <w:rFonts w:eastAsia="+mn-ea"/>
          <w:bCs/>
          <w:color w:val="000000"/>
          <w:kern w:val="24"/>
        </w:rPr>
        <w:t xml:space="preserve">could be </w:t>
      </w:r>
      <w:r w:rsidR="00894F32">
        <w:rPr>
          <w:rFonts w:eastAsia="+mn-ea"/>
          <w:bCs/>
          <w:color w:val="000000"/>
          <w:kern w:val="24"/>
        </w:rPr>
        <w:t>definitely</w:t>
      </w:r>
      <w:r w:rsidR="002F4F1A">
        <w:rPr>
          <w:rFonts w:eastAsia="+mn-ea"/>
          <w:bCs/>
          <w:color w:val="000000"/>
          <w:kern w:val="24"/>
        </w:rPr>
        <w:t xml:space="preserve"> </w:t>
      </w:r>
      <w:r w:rsidR="0034401D" w:rsidRPr="00C97C94">
        <w:rPr>
          <w:rFonts w:eastAsia="+mn-ea"/>
          <w:bCs/>
          <w:color w:val="000000"/>
          <w:kern w:val="24"/>
        </w:rPr>
        <w:t xml:space="preserve">classified as SLE </w:t>
      </w:r>
      <w:r w:rsidR="0034401D" w:rsidRPr="00C97C94">
        <w:rPr>
          <w:rFonts w:eastAsia="+mn-ea"/>
          <w:bCs/>
          <w:color w:val="000000"/>
          <w:kern w:val="24"/>
        </w:rPr>
        <w:lastRenderedPageBreak/>
        <w:t xml:space="preserve">for </w:t>
      </w:r>
      <w:r w:rsidR="00EF319C">
        <w:rPr>
          <w:rFonts w:eastAsia="+mn-ea"/>
          <w:bCs/>
          <w:color w:val="000000"/>
          <w:kern w:val="24"/>
        </w:rPr>
        <w:t>clinical research</w:t>
      </w:r>
      <w:r w:rsidR="0034401D">
        <w:rPr>
          <w:rFonts w:eastAsia="+mn-ea"/>
          <w:bCs/>
          <w:color w:val="000000"/>
          <w:kern w:val="24"/>
        </w:rPr>
        <w:t>.</w:t>
      </w:r>
      <w:r w:rsidR="00B1498E">
        <w:rPr>
          <w:rFonts w:eastAsia="+mn-ea"/>
          <w:bCs/>
          <w:color w:val="000000"/>
          <w:kern w:val="24"/>
        </w:rPr>
        <w:t xml:space="preserve"> </w:t>
      </w:r>
      <w:bookmarkStart w:id="0" w:name="_Hlk532995534"/>
      <w:bookmarkStart w:id="1" w:name="_Hlk534623781"/>
      <w:r w:rsidR="00B1498E">
        <w:rPr>
          <w:rFonts w:eastAsia="+mn-ea"/>
          <w:bCs/>
          <w:color w:val="000000"/>
          <w:kern w:val="24"/>
        </w:rPr>
        <w:t xml:space="preserve">Phase 4 involves </w:t>
      </w:r>
      <w:r w:rsidR="0083707A">
        <w:rPr>
          <w:rFonts w:eastAsia="+mn-ea"/>
          <w:bCs/>
          <w:color w:val="000000"/>
          <w:kern w:val="24"/>
        </w:rPr>
        <w:t xml:space="preserve">the determination of the final threshold, followed by </w:t>
      </w:r>
      <w:r w:rsidR="00B1498E">
        <w:rPr>
          <w:rFonts w:eastAsia="+mn-ea"/>
          <w:bCs/>
          <w:color w:val="000000"/>
          <w:kern w:val="24"/>
        </w:rPr>
        <w:t>validation of the classification system</w:t>
      </w:r>
      <w:bookmarkEnd w:id="1"/>
      <w:r w:rsidR="00B1498E">
        <w:rPr>
          <w:rFonts w:eastAsia="+mn-ea"/>
          <w:bCs/>
          <w:color w:val="000000"/>
          <w:kern w:val="24"/>
        </w:rPr>
        <w:t>.</w:t>
      </w:r>
      <w:bookmarkEnd w:id="0"/>
    </w:p>
    <w:p w14:paraId="3A56954C" w14:textId="77777777" w:rsidR="00314875" w:rsidRDefault="00314875" w:rsidP="00A051A1">
      <w:pPr>
        <w:spacing w:line="480" w:lineRule="auto"/>
      </w:pPr>
    </w:p>
    <w:p w14:paraId="26AA633F" w14:textId="77777777" w:rsidR="00314875" w:rsidRDefault="00314875" w:rsidP="00A051A1">
      <w:pPr>
        <w:spacing w:line="480" w:lineRule="auto"/>
        <w:rPr>
          <w:b/>
        </w:rPr>
      </w:pPr>
      <w:r w:rsidRPr="00A727C4">
        <w:rPr>
          <w:b/>
        </w:rPr>
        <w:t>METHODS</w:t>
      </w:r>
    </w:p>
    <w:p w14:paraId="71AE2B2B" w14:textId="77777777" w:rsidR="0037222F" w:rsidRPr="00314875" w:rsidRDefault="0037222F" w:rsidP="00A051A1">
      <w:pPr>
        <w:spacing w:line="480" w:lineRule="auto"/>
        <w:rPr>
          <w:b/>
        </w:rPr>
      </w:pPr>
    </w:p>
    <w:p w14:paraId="4127F8E6" w14:textId="05311561" w:rsidR="00BF695C" w:rsidRDefault="00E309D9" w:rsidP="00A051A1">
      <w:pPr>
        <w:spacing w:line="480" w:lineRule="auto"/>
      </w:pPr>
      <w:r>
        <w:t>An international panel of SLE experts</w:t>
      </w:r>
      <w:r w:rsidR="00EC010A">
        <w:t xml:space="preserve"> collected</w:t>
      </w:r>
      <w:r w:rsidR="00AF7F4C">
        <w:t xml:space="preserve"> and rank-orde</w:t>
      </w:r>
      <w:r w:rsidR="00EC010A">
        <w:t>red</w:t>
      </w:r>
      <w:r w:rsidR="0018595B">
        <w:t xml:space="preserve"> patient case scenarios,</w:t>
      </w:r>
      <w:r w:rsidR="00EC010A">
        <w:t xml:space="preserve"> participated in </w:t>
      </w:r>
      <w:r w:rsidR="00212821">
        <w:t>an</w:t>
      </w:r>
      <w:r w:rsidR="00B46A0C">
        <w:t xml:space="preserve"> in-person </w:t>
      </w:r>
      <w:r w:rsidR="00667ABF">
        <w:t xml:space="preserve">consensus </w:t>
      </w:r>
      <w:r w:rsidR="00B46A0C">
        <w:t>meeting</w:t>
      </w:r>
      <w:r w:rsidR="00FC32C0">
        <w:t>,</w:t>
      </w:r>
      <w:r w:rsidR="00222B88">
        <w:t xml:space="preserve"> and </w:t>
      </w:r>
      <w:r w:rsidR="00EC010A">
        <w:t xml:space="preserve">held </w:t>
      </w:r>
      <w:r w:rsidR="00FC32C0">
        <w:t>post-</w:t>
      </w:r>
      <w:r w:rsidR="00E31437">
        <w:t>meeting</w:t>
      </w:r>
      <w:r w:rsidR="00DE4C60">
        <w:t xml:space="preserve"> email</w:t>
      </w:r>
      <w:r w:rsidR="000240F6">
        <w:t xml:space="preserve"> and telephone</w:t>
      </w:r>
      <w:r w:rsidR="00212821">
        <w:t xml:space="preserve"> discussions</w:t>
      </w:r>
      <w:r w:rsidR="00B46A0C">
        <w:t>.</w:t>
      </w:r>
      <w:r w:rsidR="00B56784" w:rsidRPr="00B56784">
        <w:t xml:space="preserve"> </w:t>
      </w:r>
    </w:p>
    <w:p w14:paraId="59659719" w14:textId="77777777" w:rsidR="00EC010A" w:rsidRDefault="00EC010A" w:rsidP="00A051A1">
      <w:pPr>
        <w:spacing w:line="480" w:lineRule="auto"/>
        <w:rPr>
          <w:b/>
        </w:rPr>
      </w:pPr>
    </w:p>
    <w:p w14:paraId="35846712" w14:textId="13D58BAF" w:rsidR="00BF695C" w:rsidRPr="0037222F" w:rsidRDefault="00BF695C" w:rsidP="00A051A1">
      <w:pPr>
        <w:spacing w:line="480" w:lineRule="auto"/>
      </w:pPr>
      <w:r>
        <w:rPr>
          <w:b/>
        </w:rPr>
        <w:t>SLE Expert Panel</w:t>
      </w:r>
      <w:r>
        <w:t xml:space="preserve">. </w:t>
      </w:r>
      <w:r w:rsidR="007416A9">
        <w:t>T</w:t>
      </w:r>
      <w:r>
        <w:t xml:space="preserve">he Steering Committee invited </w:t>
      </w:r>
      <w:r w:rsidR="003C382E">
        <w:t xml:space="preserve">six additional experts (three European, three North American) </w:t>
      </w:r>
      <w:r>
        <w:t xml:space="preserve">to form a </w:t>
      </w:r>
      <w:r w:rsidR="00F61495">
        <w:t xml:space="preserve">17 person </w:t>
      </w:r>
      <w:r w:rsidR="003C382E">
        <w:t xml:space="preserve">SLE </w:t>
      </w:r>
      <w:r>
        <w:t xml:space="preserve">Expert Panel </w:t>
      </w:r>
      <w:r w:rsidR="003C382E">
        <w:t xml:space="preserve">(“SLE experts”) </w:t>
      </w:r>
      <w:r>
        <w:t xml:space="preserve">to </w:t>
      </w:r>
      <w:r w:rsidR="00B91F3B">
        <w:t xml:space="preserve">assist with </w:t>
      </w:r>
      <w:r w:rsidR="0065717D">
        <w:t xml:space="preserve">this phase and </w:t>
      </w:r>
      <w:r w:rsidR="00E50650">
        <w:t>establish</w:t>
      </w:r>
      <w:r w:rsidR="00B91F3B">
        <w:t xml:space="preserve"> </w:t>
      </w:r>
      <w:r>
        <w:t>external validity of the criteria development process</w:t>
      </w:r>
      <w:r w:rsidR="00254DD1">
        <w:t>.</w:t>
      </w:r>
      <w:r w:rsidR="001C5852">
        <w:t xml:space="preserve"> </w:t>
      </w:r>
      <w:bookmarkStart w:id="2" w:name="_Hlk533079162"/>
      <w:r w:rsidR="001C5852">
        <w:t xml:space="preserve">SLE experts were senior clinicians focused on SLE, many of whom direct </w:t>
      </w:r>
      <w:r w:rsidR="002903D1">
        <w:t>SLE</w:t>
      </w:r>
      <w:r w:rsidR="001C5852">
        <w:t xml:space="preserve"> clinics at their institutions, </w:t>
      </w:r>
      <w:r w:rsidR="00710AD5">
        <w:t>and</w:t>
      </w:r>
      <w:r w:rsidR="001C5852">
        <w:t xml:space="preserve"> senior clinical investigators with expertise in SLE.</w:t>
      </w:r>
      <w:bookmarkEnd w:id="2"/>
    </w:p>
    <w:p w14:paraId="3372FD60" w14:textId="77777777" w:rsidR="0041015B" w:rsidRDefault="0041015B" w:rsidP="00A051A1">
      <w:pPr>
        <w:spacing w:line="480" w:lineRule="auto"/>
        <w:rPr>
          <w:b/>
        </w:rPr>
      </w:pPr>
    </w:p>
    <w:p w14:paraId="5D6F0B90" w14:textId="5319D7AA" w:rsidR="00CA3F49" w:rsidRDefault="00314875" w:rsidP="00CA3F49">
      <w:pPr>
        <w:spacing w:line="480" w:lineRule="auto"/>
      </w:pPr>
      <w:r w:rsidRPr="00314875">
        <w:rPr>
          <w:b/>
        </w:rPr>
        <w:t>Development of patient case scenarios</w:t>
      </w:r>
      <w:r w:rsidR="0037222F">
        <w:t xml:space="preserve">. </w:t>
      </w:r>
      <w:bookmarkStart w:id="3" w:name="_Hlk532995662"/>
      <w:r w:rsidR="00717487">
        <w:t xml:space="preserve">Each </w:t>
      </w:r>
      <w:r w:rsidR="00285058">
        <w:t xml:space="preserve">of the 17 </w:t>
      </w:r>
      <w:r w:rsidR="00BF695C">
        <w:t xml:space="preserve">SLE </w:t>
      </w:r>
      <w:r w:rsidR="000A4011">
        <w:t>experts</w:t>
      </w:r>
      <w:r w:rsidR="00285058">
        <w:t xml:space="preserve"> </w:t>
      </w:r>
      <w:r w:rsidR="00B77F79">
        <w:t xml:space="preserve">submitted 10 </w:t>
      </w:r>
      <w:r w:rsidR="00FC32C0">
        <w:t xml:space="preserve">de-identified </w:t>
      </w:r>
      <w:r w:rsidR="00894F32">
        <w:t xml:space="preserve">real </w:t>
      </w:r>
      <w:r w:rsidR="00B77F79">
        <w:t xml:space="preserve">cases based on </w:t>
      </w:r>
      <w:r w:rsidR="00B1498E">
        <w:t xml:space="preserve">adult </w:t>
      </w:r>
      <w:r w:rsidR="00B77F79">
        <w:t>patients</w:t>
      </w:r>
      <w:r w:rsidR="00FB00F3">
        <w:t xml:space="preserve"> </w:t>
      </w:r>
      <w:bookmarkEnd w:id="3"/>
      <w:r w:rsidR="00FB00F3">
        <w:t>from his/her own cohort</w:t>
      </w:r>
      <w:r w:rsidR="00717487">
        <w:t xml:space="preserve"> in </w:t>
      </w:r>
      <w:r w:rsidR="00F65AD8">
        <w:t>a</w:t>
      </w:r>
      <w:r w:rsidR="00717487">
        <w:t xml:space="preserve"> </w:t>
      </w:r>
      <w:r w:rsidR="001775E3">
        <w:t xml:space="preserve">standardized </w:t>
      </w:r>
      <w:r w:rsidR="00717487">
        <w:t xml:space="preserve">online </w:t>
      </w:r>
      <w:r w:rsidR="00717487" w:rsidRPr="002861E3">
        <w:t>form</w:t>
      </w:r>
      <w:r w:rsidR="007660B5">
        <w:t xml:space="preserve"> using REDCap (Research Electronic Data Capture), a secure, web-based application for research studies</w:t>
      </w:r>
      <w:r w:rsidR="00B77F79">
        <w:t>.</w:t>
      </w:r>
      <w:r w:rsidR="001C7EB2">
        <w:fldChar w:fldCharType="begin"/>
      </w:r>
      <w:r w:rsidR="00AC30E1">
        <w:instrText xml:space="preserve"> ADDIN EN.CITE &lt;EndNote&gt;&lt;Cite&gt;&lt;Author&gt;Harris&lt;/Author&gt;&lt;Year&gt;2009&lt;/Year&gt;&lt;RecNum&gt;1280&lt;/RecNum&gt;&lt;DisplayText&gt;[13]&lt;/DisplayText&gt;&lt;record&gt;&lt;rec-number&gt;1280&lt;/rec-number&gt;&lt;foreign-keys&gt;&lt;key app="EN" db-id="55w02stp9azef7er9r6xwxpqfr0rrx9ptd00" timestamp="1531232461"&gt;128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1C7EB2">
        <w:fldChar w:fldCharType="separate"/>
      </w:r>
      <w:r w:rsidR="00AC30E1">
        <w:rPr>
          <w:noProof/>
        </w:rPr>
        <w:t>[13]</w:t>
      </w:r>
      <w:r w:rsidR="001C7EB2">
        <w:fldChar w:fldCharType="end"/>
      </w:r>
      <w:r w:rsidR="00B77F79">
        <w:t xml:space="preserve"> Each </w:t>
      </w:r>
      <w:r w:rsidR="00C6686B">
        <w:t>expert</w:t>
      </w:r>
      <w:r w:rsidR="00033493">
        <w:t xml:space="preserve"> </w:t>
      </w:r>
      <w:r w:rsidR="00B77F79">
        <w:t xml:space="preserve">was asked to submit five cases with </w:t>
      </w:r>
      <w:r w:rsidR="0041015B">
        <w:t>“</w:t>
      </w:r>
      <w:r w:rsidR="00B77F79">
        <w:t>definite</w:t>
      </w:r>
      <w:r w:rsidR="0041015B">
        <w:t>”</w:t>
      </w:r>
      <w:r w:rsidR="00B77F79">
        <w:t xml:space="preserve"> or </w:t>
      </w:r>
      <w:r w:rsidR="0041015B">
        <w:t>“</w:t>
      </w:r>
      <w:r w:rsidR="00B77F79">
        <w:t>likely</w:t>
      </w:r>
      <w:r w:rsidR="0041015B">
        <w:t>”</w:t>
      </w:r>
      <w:r w:rsidR="00B77F79">
        <w:t xml:space="preserve"> SLE</w:t>
      </w:r>
      <w:r w:rsidR="00943AAB">
        <w:t xml:space="preserve"> and five cases </w:t>
      </w:r>
      <w:r w:rsidR="001B455D">
        <w:t>in</w:t>
      </w:r>
      <w:r w:rsidR="00943AAB">
        <w:t xml:space="preserve"> which </w:t>
      </w:r>
      <w:r w:rsidR="00C6686B">
        <w:t>they</w:t>
      </w:r>
      <w:r w:rsidR="00943AAB">
        <w:t xml:space="preserve"> </w:t>
      </w:r>
      <w:r w:rsidR="0041015B">
        <w:t xml:space="preserve">considered but ultimately </w:t>
      </w:r>
      <w:r w:rsidR="001B455D">
        <w:t xml:space="preserve">did not diagnose </w:t>
      </w:r>
      <w:r w:rsidR="00044C4D">
        <w:t xml:space="preserve">SLE and/or </w:t>
      </w:r>
      <w:r w:rsidR="00943AAB">
        <w:t>diagnosed</w:t>
      </w:r>
      <w:r w:rsidR="002304AC">
        <w:t xml:space="preserve"> </w:t>
      </w:r>
      <w:r w:rsidR="00943AAB">
        <w:t>a condition</w:t>
      </w:r>
      <w:r w:rsidR="00B77F79">
        <w:t xml:space="preserve"> mimicking S</w:t>
      </w:r>
      <w:r w:rsidR="001B455D">
        <w:t>LE</w:t>
      </w:r>
      <w:r w:rsidR="00943AAB">
        <w:t xml:space="preserve"> such as rheumatoid arthritis, other inflammatory arthritis, </w:t>
      </w:r>
      <w:r w:rsidR="00B77F79">
        <w:t>Sj</w:t>
      </w:r>
      <w:r w:rsidR="00033493">
        <w:t>ö</w:t>
      </w:r>
      <w:r w:rsidR="00B77F79">
        <w:t xml:space="preserve">gren’s syndrome, antiphospholipid antibody syndrome, </w:t>
      </w:r>
      <w:r w:rsidR="00943AAB">
        <w:t xml:space="preserve">or viral infection. </w:t>
      </w:r>
      <w:bookmarkStart w:id="4" w:name="_Hlk533072487"/>
      <w:r w:rsidR="00081AFB">
        <w:t xml:space="preserve">ANA ≥1:80 was required of all cases. </w:t>
      </w:r>
      <w:r w:rsidR="002561C6">
        <w:lastRenderedPageBreak/>
        <w:t xml:space="preserve">The </w:t>
      </w:r>
      <w:r w:rsidR="00745E95">
        <w:t>REDCap</w:t>
      </w:r>
      <w:r w:rsidR="002561C6">
        <w:t xml:space="preserve"> form included three options for each clinical and laboratory criterion: yes (present), no (absent), and unknown.</w:t>
      </w:r>
      <w:bookmarkEnd w:id="4"/>
    </w:p>
    <w:p w14:paraId="217BE8B8" w14:textId="77777777" w:rsidR="00FD7BCD" w:rsidRDefault="00FD7BCD" w:rsidP="00A051A1">
      <w:pPr>
        <w:spacing w:line="480" w:lineRule="auto"/>
      </w:pPr>
    </w:p>
    <w:p w14:paraId="3BE9BD89" w14:textId="48615F20" w:rsidR="00E50650" w:rsidRDefault="00A01B0B" w:rsidP="00A051A1">
      <w:pPr>
        <w:spacing w:line="480" w:lineRule="auto"/>
      </w:pPr>
      <w:r>
        <w:rPr>
          <w:b/>
        </w:rPr>
        <w:t>R</w:t>
      </w:r>
      <w:r w:rsidR="0045024E" w:rsidRPr="0045024E">
        <w:rPr>
          <w:b/>
        </w:rPr>
        <w:t>ank ordering</w:t>
      </w:r>
      <w:r w:rsidR="00BA1E1C">
        <w:rPr>
          <w:b/>
        </w:rPr>
        <w:t xml:space="preserve"> and scoring</w:t>
      </w:r>
      <w:r w:rsidR="0045024E" w:rsidRPr="0045024E">
        <w:rPr>
          <w:b/>
        </w:rPr>
        <w:t xml:space="preserve"> of case</w:t>
      </w:r>
      <w:r w:rsidR="00D21E84">
        <w:rPr>
          <w:b/>
        </w:rPr>
        <w:t>s</w:t>
      </w:r>
      <w:r w:rsidR="0077174A">
        <w:t xml:space="preserve">. </w:t>
      </w:r>
      <w:r w:rsidR="00717487" w:rsidRPr="00E04584">
        <w:t>From 1</w:t>
      </w:r>
      <w:r w:rsidR="00E50650" w:rsidRPr="00E04584">
        <w:t>64</w:t>
      </w:r>
      <w:r w:rsidR="00C71B69">
        <w:t xml:space="preserve"> </w:t>
      </w:r>
      <w:r w:rsidR="00A842AB">
        <w:t>de-identified cases</w:t>
      </w:r>
      <w:r w:rsidR="00717487">
        <w:t xml:space="preserve">, </w:t>
      </w:r>
      <w:r w:rsidR="00A842AB">
        <w:t>three authors of this manuscript (KHC, RPN, SKT)</w:t>
      </w:r>
      <w:r w:rsidR="00943AAB">
        <w:t xml:space="preserve"> chose a representative sample of </w:t>
      </w:r>
      <w:r w:rsidR="0041015B">
        <w:t xml:space="preserve">20 reflecting </w:t>
      </w:r>
      <w:r w:rsidR="000F5306">
        <w:t>a</w:t>
      </w:r>
      <w:r w:rsidR="0041015B">
        <w:t xml:space="preserve"> range of possible SLE cases. </w:t>
      </w:r>
      <w:r w:rsidR="00754206">
        <w:t xml:space="preserve">Each case was abstracted into </w:t>
      </w:r>
      <w:r w:rsidR="00667ABF">
        <w:t xml:space="preserve">standardized </w:t>
      </w:r>
      <w:r w:rsidR="00C97C94">
        <w:t xml:space="preserve">paragraph </w:t>
      </w:r>
      <w:r w:rsidR="007E4C7C">
        <w:t>format</w:t>
      </w:r>
      <w:r w:rsidR="00D21E84">
        <w:t xml:space="preserve">. </w:t>
      </w:r>
      <w:r w:rsidR="00620E7F">
        <w:t xml:space="preserve">Laboratory tests that had not been performed were treated as unknown. </w:t>
      </w:r>
      <w:r w:rsidR="000A4011">
        <w:t>SLE e</w:t>
      </w:r>
      <w:r w:rsidR="00667ABF">
        <w:t xml:space="preserve">xperts </w:t>
      </w:r>
      <w:r w:rsidR="007366B0">
        <w:t xml:space="preserve">were </w:t>
      </w:r>
      <w:r w:rsidR="00C97C94">
        <w:t xml:space="preserve">asked to </w:t>
      </w:r>
      <w:r w:rsidR="003B5590">
        <w:t xml:space="preserve">rank </w:t>
      </w:r>
      <w:r w:rsidR="00667ABF">
        <w:t>the cases</w:t>
      </w:r>
      <w:r w:rsidR="000F5306">
        <w:t xml:space="preserve"> </w:t>
      </w:r>
      <w:r w:rsidR="005102E1">
        <w:t xml:space="preserve">based on their </w:t>
      </w:r>
      <w:r w:rsidR="00DC65EE">
        <w:t>confidence</w:t>
      </w:r>
      <w:r w:rsidR="004B3783">
        <w:t xml:space="preserve"> that the case </w:t>
      </w:r>
      <w:r w:rsidR="004B3783" w:rsidRPr="003F5AE8">
        <w:t xml:space="preserve">should be classified as SLE. </w:t>
      </w:r>
      <w:r w:rsidR="00E50650">
        <w:t xml:space="preserve">This exercise introduced SLE experts to the challenge of assessing </w:t>
      </w:r>
      <w:r w:rsidR="00754206">
        <w:t xml:space="preserve">the </w:t>
      </w:r>
      <w:r w:rsidR="00E50650">
        <w:t xml:space="preserve">relative </w:t>
      </w:r>
      <w:r w:rsidR="00754206">
        <w:t>influence</w:t>
      </w:r>
      <w:r w:rsidR="00E50650">
        <w:t xml:space="preserve"> </w:t>
      </w:r>
      <w:r w:rsidR="00754206">
        <w:t xml:space="preserve">of individual criteria </w:t>
      </w:r>
      <w:r w:rsidR="00E50650">
        <w:t>in pointing</w:t>
      </w:r>
      <w:r w:rsidR="006932BF">
        <w:t xml:space="preserve"> towards or away from SLE. </w:t>
      </w:r>
    </w:p>
    <w:p w14:paraId="05437C2E" w14:textId="77777777" w:rsidR="00E50650" w:rsidRDefault="00E50650" w:rsidP="00A051A1">
      <w:pPr>
        <w:spacing w:line="480" w:lineRule="auto"/>
      </w:pPr>
    </w:p>
    <w:p w14:paraId="299B9969" w14:textId="65CA83F2" w:rsidR="0045024E" w:rsidRDefault="00BA1E1C" w:rsidP="00A051A1">
      <w:pPr>
        <w:spacing w:line="480" w:lineRule="auto"/>
        <w:rPr>
          <w:bCs/>
          <w:iCs/>
        </w:rPr>
      </w:pPr>
      <w:r>
        <w:t xml:space="preserve">SLE experts then scored the 20 cases using a standardized </w:t>
      </w:r>
      <w:proofErr w:type="spellStart"/>
      <w:r w:rsidRPr="003F5AE8">
        <w:t>REDCap</w:t>
      </w:r>
      <w:proofErr w:type="spellEnd"/>
      <w:r>
        <w:t xml:space="preserve"> form </w:t>
      </w:r>
      <w:r w:rsidR="00FB690F">
        <w:t>reflecting the</w:t>
      </w:r>
      <w:r w:rsidR="00CA3F49">
        <w:t xml:space="preserve"> draft SLE classification criteria as of September 2016</w:t>
      </w:r>
      <w:r w:rsidR="00E50650">
        <w:t xml:space="preserve">, based on </w:t>
      </w:r>
      <w:r w:rsidR="00C603A4">
        <w:t xml:space="preserve">the </w:t>
      </w:r>
      <w:r w:rsidR="0071424A">
        <w:t>Phase 2</w:t>
      </w:r>
      <w:r w:rsidR="00C603A4">
        <w:t xml:space="preserve"> nominal group t</w:t>
      </w:r>
      <w:r w:rsidR="00887DC3">
        <w:t>echnique exercise</w:t>
      </w:r>
      <w:r w:rsidR="00887DC3">
        <w:fldChar w:fldCharType="begin"/>
      </w:r>
      <w:r w:rsidR="00AC30E1">
        <w:instrText xml:space="preserve"> ADDIN EN.CITE &lt;EndNote&gt;&lt;Cite&gt;&lt;Author&gt;Johnson&lt;/Author&gt;&lt;Year&gt;2016&lt;/Year&gt;&lt;RecNum&gt;1000&lt;/RecNum&gt;&lt;DisplayText&gt;[14]&lt;/DisplayText&gt;&lt;record&gt;&lt;rec-number&gt;1000&lt;/rec-number&gt;&lt;foreign-keys&gt;&lt;key app="EN" db-id="55w02stp9azef7er9r6xwxpqfr0rrx9ptd00" timestamp="1484864144"&gt;1000&lt;/key&gt;&lt;/foreign-keys&gt;&lt;ref-type name="Journal Article"&gt;17&lt;/ref-type&gt;&lt;contributors&gt;&lt;authors&gt;&lt;author&gt;Johnson, S. R.&lt;/author&gt;&lt;author&gt;Khanna, D.&lt;/author&gt;&lt;author&gt;Cervera, R.&lt;/author&gt;&lt;author&gt;Costedoat-Chalumeau, N.&lt;/author&gt;&lt;author&gt;Gladman, D. D.&lt;/author&gt;&lt;author&gt;Hahn, B. H.&lt;/author&gt;&lt;author&gt;et al.&lt;/author&gt;&lt;/authors&gt;&lt;/contributors&gt;&lt;titles&gt;&lt;title&gt;Use of Nominal Group Technique to Determine Candidate Items for SLE Classification Criteria Development [abstract]&lt;/title&gt;&lt;secondary-title&gt;Arthritis Rheum&lt;/secondary-title&gt;&lt;/titles&gt;&lt;periodical&gt;&lt;full-title&gt;Arthritis Rheum&lt;/full-title&gt;&lt;abbr-1&gt;Arthritis and rheumatism&lt;/abbr-1&gt;&lt;/periodical&gt;&lt;volume&gt;68&lt;/volume&gt;&lt;number&gt;Suppl 10&lt;/number&gt;&lt;dates&gt;&lt;year&gt;2016&lt;/year&gt;&lt;/dates&gt;&lt;urls&gt;&lt;related-urls&gt;&lt;url&gt;http://acrabstracts.org/abstract/use-of-nominal-group-technique-to-determine-candidate-items-for-sle-classification-criteria-development/&lt;/url&gt;&lt;/related-urls&gt;&lt;/urls&gt;&lt;access-date&gt;1 Jan 2017&lt;/access-date&gt;&lt;/record&gt;&lt;/Cite&gt;&lt;/EndNote&gt;</w:instrText>
      </w:r>
      <w:r w:rsidR="00887DC3">
        <w:fldChar w:fldCharType="separate"/>
      </w:r>
      <w:r w:rsidR="00AC30E1">
        <w:rPr>
          <w:noProof/>
        </w:rPr>
        <w:t>[14]</w:t>
      </w:r>
      <w:r w:rsidR="00887DC3">
        <w:fldChar w:fldCharType="end"/>
      </w:r>
      <w:r w:rsidR="00887DC3">
        <w:t xml:space="preserve"> and subsequent work by the </w:t>
      </w:r>
      <w:r w:rsidR="00E50650">
        <w:t>S</w:t>
      </w:r>
      <w:r w:rsidR="00887DC3">
        <w:t xml:space="preserve">teering </w:t>
      </w:r>
      <w:r w:rsidR="00E50650">
        <w:t>C</w:t>
      </w:r>
      <w:r w:rsidR="00887DC3">
        <w:t>ommittee.</w:t>
      </w:r>
      <w:r w:rsidR="00887DC3">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887DC3">
        <w:instrText xml:space="preserve"> ADDIN EN.CITE </w:instrText>
      </w:r>
      <w:r w:rsidR="00887DC3">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887DC3">
        <w:instrText xml:space="preserve"> ADDIN EN.CITE.DATA </w:instrText>
      </w:r>
      <w:r w:rsidR="00887DC3">
        <w:fldChar w:fldCharType="end"/>
      </w:r>
      <w:r w:rsidR="00887DC3">
        <w:fldChar w:fldCharType="separate"/>
      </w:r>
      <w:r w:rsidR="00887DC3">
        <w:rPr>
          <w:noProof/>
        </w:rPr>
        <w:t>[1]</w:t>
      </w:r>
      <w:r w:rsidR="00887DC3">
        <w:fldChar w:fldCharType="end"/>
      </w:r>
      <w:r w:rsidR="00FF70A9">
        <w:t xml:space="preserve"> The </w:t>
      </w:r>
      <w:r w:rsidR="001E2B72">
        <w:t>REDCap form included 10 domains</w:t>
      </w:r>
      <w:r w:rsidR="00F41B56">
        <w:t xml:space="preserve">; </w:t>
      </w:r>
      <w:r w:rsidR="00FF70A9">
        <w:t>ea</w:t>
      </w:r>
      <w:r w:rsidR="00F76EB7">
        <w:t>ch domain included 2-6 options</w:t>
      </w:r>
      <w:r w:rsidR="00FF70A9">
        <w:t xml:space="preserve">. </w:t>
      </w:r>
      <w:r>
        <w:t xml:space="preserve">Experts were provided written instructions for </w:t>
      </w:r>
      <w:r w:rsidR="006A53B4">
        <w:t xml:space="preserve">scoring </w:t>
      </w:r>
      <w:r w:rsidR="00EB3155">
        <w:t>and</w:t>
      </w:r>
      <w:r>
        <w:t xml:space="preserve"> a list of proposed definitions for each criterion</w:t>
      </w:r>
      <w:r w:rsidR="001362E6">
        <w:t>. T</w:t>
      </w:r>
      <w:r w:rsidR="007063A3">
        <w:t>he</w:t>
      </w:r>
      <w:r w:rsidR="00584AD5">
        <w:t xml:space="preserve"> instructions specified </w:t>
      </w:r>
      <w:r w:rsidR="006A53B4">
        <w:t>that within each domain</w:t>
      </w:r>
      <w:r w:rsidR="00EB3155">
        <w:t>,</w:t>
      </w:r>
      <w:r w:rsidR="0026687A">
        <w:t xml:space="preserve"> criteria were ordered from l</w:t>
      </w:r>
      <w:r w:rsidR="00EB3155">
        <w:t>east to most supportive of SLE and if</w:t>
      </w:r>
      <w:r w:rsidR="00EB3155" w:rsidRPr="0026687A">
        <w:rPr>
          <w:bCs/>
        </w:rPr>
        <w:t xml:space="preserve"> multiple </w:t>
      </w:r>
      <w:r w:rsidR="00EB3155">
        <w:rPr>
          <w:bCs/>
        </w:rPr>
        <w:t>criteria were present in one domain</w:t>
      </w:r>
      <w:r w:rsidR="00EB3155">
        <w:t xml:space="preserve"> only the </w:t>
      </w:r>
      <w:r w:rsidR="0026687A">
        <w:t>single criterion furthest down the list (i.e. most supportive of SLE)</w:t>
      </w:r>
      <w:r w:rsidR="00EB3155">
        <w:t xml:space="preserve"> should be scored</w:t>
      </w:r>
      <w:r w:rsidR="0026687A" w:rsidRPr="0026687A">
        <w:rPr>
          <w:bCs/>
          <w:iCs/>
        </w:rPr>
        <w:t>.</w:t>
      </w:r>
      <w:r w:rsidR="00EB3155">
        <w:rPr>
          <w:bCs/>
          <w:iCs/>
        </w:rPr>
        <w:t xml:space="preserve"> The</w:t>
      </w:r>
      <w:r w:rsidR="00B75CA8">
        <w:rPr>
          <w:bCs/>
          <w:iCs/>
        </w:rPr>
        <w:t xml:space="preserve"> instructions specified </w:t>
      </w:r>
      <w:r w:rsidR="00EB3155">
        <w:rPr>
          <w:bCs/>
          <w:iCs/>
        </w:rPr>
        <w:t>that a criterion</w:t>
      </w:r>
      <w:r w:rsidR="00B75CA8">
        <w:rPr>
          <w:rFonts w:eastAsia="Times New Roman"/>
          <w:bCs/>
        </w:rPr>
        <w:t xml:space="preserve"> should not be scored if a </w:t>
      </w:r>
      <w:r w:rsidR="00B75CA8" w:rsidRPr="00B75CA8">
        <w:rPr>
          <w:rFonts w:eastAsia="Times New Roman"/>
          <w:bCs/>
        </w:rPr>
        <w:t>cause</w:t>
      </w:r>
      <w:r w:rsidR="00B75CA8" w:rsidRPr="00B75CA8">
        <w:rPr>
          <w:rFonts w:eastAsia="Times New Roman"/>
          <w:bCs/>
          <w:iCs/>
        </w:rPr>
        <w:t xml:space="preserve"> more likely </w:t>
      </w:r>
      <w:r w:rsidR="00B75CA8" w:rsidRPr="00B75CA8">
        <w:rPr>
          <w:rFonts w:eastAsia="Times New Roman"/>
          <w:bCs/>
        </w:rPr>
        <w:t>than</w:t>
      </w:r>
      <w:r w:rsidR="00B75CA8" w:rsidRPr="00841520">
        <w:rPr>
          <w:rFonts w:eastAsia="Times New Roman"/>
          <w:bCs/>
        </w:rPr>
        <w:t xml:space="preserve"> SLE </w:t>
      </w:r>
      <w:r w:rsidR="004623E9" w:rsidRPr="00841520">
        <w:rPr>
          <w:rFonts w:eastAsia="Times New Roman"/>
          <w:bCs/>
        </w:rPr>
        <w:t>exist</w:t>
      </w:r>
      <w:r w:rsidR="004623E9">
        <w:rPr>
          <w:rFonts w:eastAsia="Times New Roman"/>
          <w:bCs/>
        </w:rPr>
        <w:t>ed</w:t>
      </w:r>
      <w:r w:rsidR="004623E9" w:rsidRPr="00841520">
        <w:rPr>
          <w:rFonts w:eastAsia="Times New Roman"/>
        </w:rPr>
        <w:t xml:space="preserve"> </w:t>
      </w:r>
      <w:r w:rsidR="00B75CA8" w:rsidRPr="00841520">
        <w:rPr>
          <w:rFonts w:eastAsia="Times New Roman"/>
        </w:rPr>
        <w:t>(</w:t>
      </w:r>
      <w:r w:rsidR="00B75CA8">
        <w:rPr>
          <w:rFonts w:eastAsia="Times New Roman"/>
        </w:rPr>
        <w:t>e.g. other autoimmune disease, malignancy, medication).</w:t>
      </w:r>
      <w:r w:rsidR="007D3EFA">
        <w:rPr>
          <w:rFonts w:eastAsia="Times New Roman"/>
        </w:rPr>
        <w:t xml:space="preserve"> </w:t>
      </w:r>
      <w:r w:rsidR="007D3EFA" w:rsidRPr="007D3EFA">
        <w:rPr>
          <w:rFonts w:eastAsia="Times New Roman"/>
        </w:rPr>
        <w:t xml:space="preserve">Criteria </w:t>
      </w:r>
      <w:r w:rsidR="007D3EFA">
        <w:rPr>
          <w:rFonts w:eastAsia="Times New Roman"/>
        </w:rPr>
        <w:t>did not need to occur</w:t>
      </w:r>
      <w:r w:rsidR="007D3EFA" w:rsidRPr="007D3EFA">
        <w:rPr>
          <w:rFonts w:eastAsia="Times New Roman"/>
        </w:rPr>
        <w:t xml:space="preserve"> </w:t>
      </w:r>
      <w:proofErr w:type="gramStart"/>
      <w:r w:rsidR="007D3EFA" w:rsidRPr="007D3EFA">
        <w:rPr>
          <w:rFonts w:eastAsia="Times New Roman"/>
        </w:rPr>
        <w:t>simultaneously</w:t>
      </w:r>
      <w:r w:rsidR="00D95DE2">
        <w:rPr>
          <w:rFonts w:eastAsia="Times New Roman"/>
        </w:rPr>
        <w:t>,</w:t>
      </w:r>
      <w:r w:rsidR="007D3EFA">
        <w:rPr>
          <w:rFonts w:eastAsia="Times New Roman"/>
        </w:rPr>
        <w:t xml:space="preserve"> and</w:t>
      </w:r>
      <w:proofErr w:type="gramEnd"/>
      <w:r w:rsidR="007D3EFA">
        <w:rPr>
          <w:rFonts w:eastAsia="Times New Roman"/>
        </w:rPr>
        <w:t xml:space="preserve"> could occur before or after the detection of ANA ≥1:80 as long as another </w:t>
      </w:r>
      <w:r w:rsidR="00D95DE2">
        <w:rPr>
          <w:rFonts w:eastAsia="Times New Roman"/>
        </w:rPr>
        <w:t>explanation</w:t>
      </w:r>
      <w:r w:rsidR="007D3EFA">
        <w:rPr>
          <w:rFonts w:eastAsia="Times New Roman"/>
        </w:rPr>
        <w:t xml:space="preserve"> more likely than SLE did not exist.</w:t>
      </w:r>
    </w:p>
    <w:p w14:paraId="51591E52" w14:textId="77777777" w:rsidR="00B75CA8" w:rsidRPr="00B75CA8" w:rsidRDefault="00B75CA8" w:rsidP="00A051A1">
      <w:pPr>
        <w:spacing w:line="480" w:lineRule="auto"/>
        <w:rPr>
          <w:highlight w:val="yellow"/>
        </w:rPr>
      </w:pPr>
    </w:p>
    <w:p w14:paraId="62ED0D13" w14:textId="2E70376E" w:rsidR="00E851A9" w:rsidRDefault="00F552CF" w:rsidP="00A051A1">
      <w:pPr>
        <w:spacing w:line="480" w:lineRule="auto"/>
      </w:pPr>
      <w:r w:rsidRPr="00F552CF">
        <w:rPr>
          <w:b/>
        </w:rPr>
        <w:lastRenderedPageBreak/>
        <w:t>In-person consensus meeting</w:t>
      </w:r>
      <w:r w:rsidR="00A32C95">
        <w:rPr>
          <w:b/>
        </w:rPr>
        <w:t>, November 2016</w:t>
      </w:r>
      <w:r w:rsidR="00FD7BCD">
        <w:t xml:space="preserve">. </w:t>
      </w:r>
      <w:r w:rsidR="0061190E">
        <w:t xml:space="preserve">During </w:t>
      </w:r>
      <w:r w:rsidR="0092613A">
        <w:t xml:space="preserve">a </w:t>
      </w:r>
      <w:r w:rsidR="0061190E">
        <w:t xml:space="preserve">1.5 day in-person </w:t>
      </w:r>
      <w:r w:rsidR="0061190E" w:rsidRPr="003F5AE8">
        <w:t xml:space="preserve">meeting, </w:t>
      </w:r>
      <w:r w:rsidR="0070224C" w:rsidRPr="003F5AE8">
        <w:t>RP</w:t>
      </w:r>
      <w:r w:rsidR="00865885" w:rsidRPr="003F5AE8">
        <w:t>N and AH moderated</w:t>
      </w:r>
      <w:r w:rsidR="00865885">
        <w:t xml:space="preserve"> discussions among </w:t>
      </w:r>
      <w:r w:rsidR="00952F33">
        <w:t>SLE</w:t>
      </w:r>
      <w:r w:rsidR="0061190E">
        <w:t xml:space="preserve"> </w:t>
      </w:r>
      <w:r w:rsidR="000A4011">
        <w:t>experts</w:t>
      </w:r>
      <w:r w:rsidR="007063A3">
        <w:t xml:space="preserve"> leading to consensus decisions</w:t>
      </w:r>
      <w:r w:rsidR="00865885">
        <w:t xml:space="preserve">. </w:t>
      </w:r>
      <w:r w:rsidR="005F0B7F">
        <w:t xml:space="preserve">Goals of this meeting included achieving full consensus on criteria definitions, </w:t>
      </w:r>
      <w:r w:rsidR="0092613A">
        <w:t>calculating</w:t>
      </w:r>
      <w:r w:rsidR="005F0B7F">
        <w:t xml:space="preserve"> criteria weights via a multicriteria decision analysis (MCDA) exercise, and </w:t>
      </w:r>
      <w:r w:rsidR="0092613A">
        <w:t>establishing</w:t>
      </w:r>
      <w:r w:rsidR="005F0B7F">
        <w:t xml:space="preserve"> a</w:t>
      </w:r>
      <w:r w:rsidR="007063A3">
        <w:t xml:space="preserve"> </w:t>
      </w:r>
      <w:r w:rsidR="0011043D">
        <w:t xml:space="preserve">provisional </w:t>
      </w:r>
      <w:r w:rsidR="005F0B7F">
        <w:t>threshold score for SLE classification.</w:t>
      </w:r>
    </w:p>
    <w:p w14:paraId="7D721184" w14:textId="20BBFF7C" w:rsidR="00FA4B61" w:rsidRDefault="007063A3" w:rsidP="00FA4B61">
      <w:pPr>
        <w:pStyle w:val="ListParagraph"/>
        <w:numPr>
          <w:ilvl w:val="0"/>
          <w:numId w:val="2"/>
        </w:numPr>
        <w:spacing w:line="480" w:lineRule="auto"/>
      </w:pPr>
      <w:r>
        <w:rPr>
          <w:b/>
        </w:rPr>
        <w:t xml:space="preserve">Review of case </w:t>
      </w:r>
      <w:r w:rsidR="00335F69" w:rsidRPr="00335F69">
        <w:rPr>
          <w:b/>
        </w:rPr>
        <w:t>scoring</w:t>
      </w:r>
      <w:r w:rsidR="00E12048">
        <w:rPr>
          <w:b/>
        </w:rPr>
        <w:t xml:space="preserve"> and criteria</w:t>
      </w:r>
      <w:r w:rsidR="00633E39">
        <w:rPr>
          <w:b/>
        </w:rPr>
        <w:t xml:space="preserve"> refinement</w:t>
      </w:r>
      <w:r w:rsidR="00335F69">
        <w:t xml:space="preserve">. </w:t>
      </w:r>
      <w:r w:rsidR="00DE4D70">
        <w:t>Experts reviewed a summary of the REDCap scoring exercise</w:t>
      </w:r>
      <w:r w:rsidR="008168F1">
        <w:t xml:space="preserve">. Discrepancies in scoring </w:t>
      </w:r>
      <w:r w:rsidR="00DE4D70">
        <w:t xml:space="preserve">individual cases </w:t>
      </w:r>
      <w:r w:rsidR="008168F1">
        <w:t xml:space="preserve">were discussed </w:t>
      </w:r>
      <w:r w:rsidR="00F72928">
        <w:t>in depth</w:t>
      </w:r>
      <w:r w:rsidR="008168F1">
        <w:t xml:space="preserve"> to understand the underlying reasons</w:t>
      </w:r>
      <w:r w:rsidR="00F72928">
        <w:t xml:space="preserve">. </w:t>
      </w:r>
      <w:r w:rsidR="00E851A9">
        <w:t xml:space="preserve">Criteria definitions were </w:t>
      </w:r>
      <w:r w:rsidR="000A21AE">
        <w:t xml:space="preserve">discussed </w:t>
      </w:r>
      <w:r w:rsidR="004D3B7F">
        <w:t>in the context of</w:t>
      </w:r>
      <w:r w:rsidR="007F47F6">
        <w:t xml:space="preserve"> </w:t>
      </w:r>
      <w:r w:rsidR="00680420">
        <w:t>these discrepancies</w:t>
      </w:r>
      <w:r w:rsidR="002457A2">
        <w:t xml:space="preserve"> and </w:t>
      </w:r>
      <w:r w:rsidR="00E851A9">
        <w:t xml:space="preserve">refined based </w:t>
      </w:r>
      <w:r w:rsidR="002D3A58">
        <w:t xml:space="preserve">on </w:t>
      </w:r>
      <w:r w:rsidR="007F47F6">
        <w:t>consensus agreement</w:t>
      </w:r>
      <w:r w:rsidR="00E851A9">
        <w:t xml:space="preserve">. </w:t>
      </w:r>
    </w:p>
    <w:p w14:paraId="6E39B995" w14:textId="44837D5C" w:rsidR="00FA4B61" w:rsidRDefault="00327AA3" w:rsidP="00224FE3">
      <w:pPr>
        <w:pStyle w:val="ListParagraph"/>
        <w:numPr>
          <w:ilvl w:val="0"/>
          <w:numId w:val="2"/>
        </w:numPr>
        <w:spacing w:line="480" w:lineRule="auto"/>
      </w:pPr>
      <w:r w:rsidRPr="00FA4B61">
        <w:rPr>
          <w:b/>
        </w:rPr>
        <w:t>MCDA</w:t>
      </w:r>
      <w:r w:rsidR="0087609B" w:rsidRPr="00FA4B61">
        <w:rPr>
          <w:b/>
        </w:rPr>
        <w:t xml:space="preserve"> to determine w</w:t>
      </w:r>
      <w:r w:rsidR="00F552CF" w:rsidRPr="00FA4B61">
        <w:rPr>
          <w:b/>
        </w:rPr>
        <w:t>eights</w:t>
      </w:r>
      <w:r w:rsidR="00FD7BCD">
        <w:t xml:space="preserve">. </w:t>
      </w:r>
      <w:r w:rsidR="00AB21A4" w:rsidRPr="00684C3C">
        <w:t xml:space="preserve">The MCDA exercise </w:t>
      </w:r>
      <w:r w:rsidR="00AB21A4" w:rsidRPr="00F53A0D">
        <w:t>is based on the PAPRIKA method</w:t>
      </w:r>
      <w:r w:rsidR="002D3A58">
        <w:t xml:space="preserve"> (</w:t>
      </w:r>
      <w:r w:rsidR="002D3A58" w:rsidRPr="00FA4B61">
        <w:rPr>
          <w:b/>
        </w:rPr>
        <w:t>P</w:t>
      </w:r>
      <w:r w:rsidR="002D3A58" w:rsidRPr="00B879E7">
        <w:t xml:space="preserve">otentially </w:t>
      </w:r>
      <w:r w:rsidR="002D3A58" w:rsidRPr="00FA4B61">
        <w:rPr>
          <w:b/>
        </w:rPr>
        <w:t>A</w:t>
      </w:r>
      <w:r w:rsidR="002D3A58" w:rsidRPr="00B879E7">
        <w:t xml:space="preserve">ll </w:t>
      </w:r>
      <w:r w:rsidR="002D3A58" w:rsidRPr="00FA4B61">
        <w:rPr>
          <w:b/>
        </w:rPr>
        <w:t>P</w:t>
      </w:r>
      <w:r w:rsidR="002D3A58" w:rsidRPr="00B879E7">
        <w:t xml:space="preserve">airwise </w:t>
      </w:r>
      <w:proofErr w:type="spellStart"/>
      <w:r w:rsidR="002D3A58" w:rsidRPr="00FA4B61">
        <w:rPr>
          <w:b/>
        </w:rPr>
        <w:t>R</w:t>
      </w:r>
      <w:r w:rsidR="002D3A58" w:rsidRPr="00B879E7">
        <w:t>an</w:t>
      </w:r>
      <w:r w:rsidR="002D3A58" w:rsidRPr="00FA4B61">
        <w:rPr>
          <w:b/>
        </w:rPr>
        <w:t>K</w:t>
      </w:r>
      <w:r w:rsidR="002D3A58" w:rsidRPr="00B879E7">
        <w:t>ings</w:t>
      </w:r>
      <w:proofErr w:type="spellEnd"/>
      <w:r w:rsidR="002D3A58" w:rsidRPr="00B879E7">
        <w:t xml:space="preserve"> of all possible </w:t>
      </w:r>
      <w:r w:rsidR="002D3A58" w:rsidRPr="00FA4B61">
        <w:rPr>
          <w:b/>
        </w:rPr>
        <w:t>A</w:t>
      </w:r>
      <w:r w:rsidR="002D3A58" w:rsidRPr="00B879E7">
        <w:t>lternatives</w:t>
      </w:r>
      <w:r w:rsidR="002D3A58">
        <w:t>)</w:t>
      </w:r>
      <w:r w:rsidR="00B879E7">
        <w:fldChar w:fldCharType="begin"/>
      </w:r>
      <w:r w:rsidR="00AC30E1">
        <w:instrText xml:space="preserve"> ADDIN EN.CITE &lt;EndNote&gt;&lt;Cite&gt;&lt;Author&gt;Hansen&lt;/Author&gt;&lt;Year&gt;2008&lt;/Year&gt;&lt;RecNum&gt;1294&lt;/RecNum&gt;&lt;DisplayText&gt;[15]&lt;/DisplayText&gt;&lt;record&gt;&lt;rec-number&gt;1294&lt;/rec-number&gt;&lt;foreign-keys&gt;&lt;key app="EN" db-id="55w02stp9azef7er9r6xwxpqfr0rrx9ptd00" timestamp="1534188688"&gt;1294&lt;/key&gt;&lt;/foreign-keys&gt;&lt;ref-type name="Journal Article"&gt;17&lt;/ref-type&gt;&lt;contributors&gt;&lt;authors&gt;&lt;author&gt;Hansen, P.&lt;/author&gt;&lt;author&gt;Ombler, F.&lt;/author&gt;&lt;/authors&gt;&lt;/contributors&gt;&lt;titles&gt;&lt;title&gt;A new method for scoring additive multi-attribute value models using pairwise rankings of alternatives&lt;/title&gt;&lt;secondary-title&gt;Journal of Multi-Criteria Decision Analysis&lt;/secondary-title&gt;&lt;/titles&gt;&lt;periodical&gt;&lt;full-title&gt;Journal of Multi-Criteria Decision Analysis&lt;/full-title&gt;&lt;/periodical&gt;&lt;pages&gt;87-107&lt;/pages&gt;&lt;volume&gt;15&lt;/volume&gt;&lt;dates&gt;&lt;year&gt;2008&lt;/year&gt;&lt;/dates&gt;&lt;urls&gt;&lt;/urls&gt;&lt;/record&gt;&lt;/Cite&gt;&lt;/EndNote&gt;</w:instrText>
      </w:r>
      <w:r w:rsidR="00B879E7">
        <w:fldChar w:fldCharType="separate"/>
      </w:r>
      <w:r w:rsidR="00AC30E1">
        <w:rPr>
          <w:noProof/>
        </w:rPr>
        <w:t>[15]</w:t>
      </w:r>
      <w:r w:rsidR="00B879E7">
        <w:fldChar w:fldCharType="end"/>
      </w:r>
      <w:r w:rsidR="00B879E7">
        <w:t xml:space="preserve">, </w:t>
      </w:r>
      <w:r w:rsidR="00AB21A4" w:rsidRPr="00B879E7">
        <w:t xml:space="preserve">as implemented </w:t>
      </w:r>
      <w:r w:rsidR="00AB21A4" w:rsidRPr="00F53A0D">
        <w:t>by 1000minds</w:t>
      </w:r>
      <w:r w:rsidR="00AB21A4" w:rsidRPr="00FA4B61">
        <w:rPr>
          <w:vertAlign w:val="superscript"/>
        </w:rPr>
        <w:t>TM</w:t>
      </w:r>
      <w:r w:rsidR="00AB21A4" w:rsidRPr="00F53A0D">
        <w:t xml:space="preserve"> software (</w:t>
      </w:r>
      <w:hyperlink r:id="rId9" w:history="1">
        <w:r w:rsidR="00AB21A4" w:rsidRPr="00F53A0D">
          <w:rPr>
            <w:rStyle w:val="Hyperlink"/>
          </w:rPr>
          <w:t>www.1000minds.com</w:t>
        </w:r>
      </w:hyperlink>
      <w:r w:rsidR="00AB21A4" w:rsidRPr="00F53A0D">
        <w:t>). This method and software</w:t>
      </w:r>
      <w:r w:rsidR="00AB21A4" w:rsidRPr="00FA4B61">
        <w:rPr>
          <w:rFonts w:eastAsia="Times New Roman"/>
          <w:lang w:val="en-NZ" w:eastAsia="en-NZ"/>
        </w:rPr>
        <w:t xml:space="preserve"> have</w:t>
      </w:r>
      <w:r w:rsidR="00AB21A4" w:rsidRPr="00E04613">
        <w:t xml:space="preserve"> been used extensively </w:t>
      </w:r>
      <w:r w:rsidR="00AB21A4">
        <w:t xml:space="preserve">since 2010 </w:t>
      </w:r>
      <w:r w:rsidR="00AB21A4" w:rsidRPr="00E04613">
        <w:t>for developing classification criteria</w:t>
      </w:r>
      <w:r w:rsidR="003E76D0">
        <w:t>.</w:t>
      </w:r>
      <w:r w:rsidR="00660978">
        <w:fldChar w:fldCharType="begin">
          <w:fldData xml:space="preserve">PEVuZE5vdGU+PENpdGU+PEF1dGhvcj5OZW9naTwvQXV0aG9yPjxZZWFyPjIwMTU8L1llYXI+PFJl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OS0xNjwvcGFnZXM+PHZvbHVtZT43Njwvdm9sdW1lPjxudW1iZXI+MTwv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</w:fldData>
        </w:fldChar>
      </w:r>
      <w:r w:rsidR="00AC30E1">
        <w:instrText xml:space="preserve"> ADDIN EN.CITE </w:instrText>
      </w:r>
      <w:r w:rsidR="00AC30E1">
        <w:fldChar w:fldCharType="begin">
          <w:fldData xml:space="preserve">PEVuZE5vdGU+PENpdGU+PEF1dGhvcj5OZW9naTwvQXV0aG9yPjxZZWFyPjIwMTU8L1llYXI+PFJl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OS0xNjwvcGFnZXM+PHZvbHVtZT43Njwvdm9sdW1lPjxudW1iZXI+MTwv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</w:fldData>
        </w:fldChar>
      </w:r>
      <w:r w:rsidR="00AC30E1">
        <w:instrText xml:space="preserve"> ADDIN EN.CITE.DATA </w:instrText>
      </w:r>
      <w:r w:rsidR="00AC30E1">
        <w:fldChar w:fldCharType="end"/>
      </w:r>
      <w:r w:rsidR="00660978">
        <w:fldChar w:fldCharType="separate"/>
      </w:r>
      <w:r w:rsidR="00AC30E1">
        <w:rPr>
          <w:noProof/>
        </w:rPr>
        <w:t>[10, 11, 16]</w:t>
      </w:r>
      <w:r w:rsidR="00660978">
        <w:fldChar w:fldCharType="end"/>
      </w:r>
      <w:r w:rsidR="00AB21A4" w:rsidRPr="00E04613">
        <w:t xml:space="preserve"> </w:t>
      </w:r>
      <w:r w:rsidR="008B666B">
        <w:t>Experts voted</w:t>
      </w:r>
      <w:r w:rsidR="00AB21A4">
        <w:t xml:space="preserve"> on </w:t>
      </w:r>
      <w:r w:rsidR="00AB21A4" w:rsidRPr="00A4563B">
        <w:t>a</w:t>
      </w:r>
      <w:r w:rsidR="00AB21A4">
        <w:t xml:space="preserve"> </w:t>
      </w:r>
      <w:r w:rsidR="00AB21A4" w:rsidRPr="00A4563B">
        <w:t>series</w:t>
      </w:r>
      <w:r w:rsidR="00AB21A4">
        <w:t xml:space="preserve"> </w:t>
      </w:r>
      <w:r w:rsidR="00AB21A4" w:rsidRPr="00A4563B">
        <w:t>of</w:t>
      </w:r>
      <w:r w:rsidR="00AB21A4">
        <w:t xml:space="preserve"> </w:t>
      </w:r>
      <w:r w:rsidR="00C67271">
        <w:t xml:space="preserve">pairwise </w:t>
      </w:r>
      <w:r w:rsidR="00543D2C">
        <w:t xml:space="preserve">decisions </w:t>
      </w:r>
      <w:r w:rsidR="00543D2C" w:rsidRPr="001B533D">
        <w:t>about</w:t>
      </w:r>
      <w:r w:rsidR="00AB21A4" w:rsidRPr="001B533D">
        <w:t xml:space="preserve"> hypothetical cases</w:t>
      </w:r>
      <w:r w:rsidR="00543D2C" w:rsidRPr="001B533D">
        <w:t>, each defined by two criteria from two domains</w:t>
      </w:r>
      <w:r w:rsidR="003E76D0" w:rsidRPr="001B533D">
        <w:t>. F</w:t>
      </w:r>
      <w:r w:rsidR="00543D2C" w:rsidRPr="001B533D">
        <w:t xml:space="preserve">or example: </w:t>
      </w:r>
      <w:r w:rsidR="003E76D0" w:rsidRPr="001B533D">
        <w:t xml:space="preserve">hypothetical </w:t>
      </w:r>
      <w:r w:rsidR="008B666B">
        <w:t>case A: “oral ulcers</w:t>
      </w:r>
      <w:r w:rsidR="00682D6B" w:rsidRPr="001B533D">
        <w:t>” (</w:t>
      </w:r>
      <w:r w:rsidR="00FB690F">
        <w:t>muco</w:t>
      </w:r>
      <w:r w:rsidR="00682D6B" w:rsidRPr="001B533D">
        <w:t>c</w:t>
      </w:r>
      <w:r w:rsidR="005D3385" w:rsidRPr="001B533D">
        <w:t>utaneous domain) and</w:t>
      </w:r>
      <w:r w:rsidR="008B666B">
        <w:t xml:space="preserve"> “acute pericarditis</w:t>
      </w:r>
      <w:r w:rsidR="00682D6B" w:rsidRPr="001B533D">
        <w:t>” (s</w:t>
      </w:r>
      <w:r w:rsidR="005D3385" w:rsidRPr="001B533D">
        <w:t xml:space="preserve">erositis domain) </w:t>
      </w:r>
      <w:r w:rsidR="00682D6B" w:rsidRPr="001B533D">
        <w:t xml:space="preserve">vs. </w:t>
      </w:r>
      <w:r w:rsidR="003E76D0" w:rsidRPr="001B533D">
        <w:t xml:space="preserve">hypothetical </w:t>
      </w:r>
      <w:r w:rsidR="00682D6B" w:rsidRPr="001B533D">
        <w:t>ca</w:t>
      </w:r>
      <w:r w:rsidR="008B666B">
        <w:t>se B “alopecia</w:t>
      </w:r>
      <w:r w:rsidR="00682D6B" w:rsidRPr="001B533D">
        <w:t>” (</w:t>
      </w:r>
      <w:r w:rsidR="00FB690F">
        <w:t>muco</w:t>
      </w:r>
      <w:r w:rsidR="00682D6B" w:rsidRPr="001B533D">
        <w:t>c</w:t>
      </w:r>
      <w:r w:rsidR="005D3385" w:rsidRPr="001B533D">
        <w:t>utaneous doma</w:t>
      </w:r>
      <w:r w:rsidR="005D3385">
        <w:t>in) a</w:t>
      </w:r>
      <w:r w:rsidR="008B666B">
        <w:t>nd “pleural effusion</w:t>
      </w:r>
      <w:r w:rsidR="00682D6B">
        <w:t>” (s</w:t>
      </w:r>
      <w:r w:rsidR="005D3385">
        <w:t xml:space="preserve">erositis domain). </w:t>
      </w:r>
      <w:r w:rsidR="00A713AB">
        <w:t>E</w:t>
      </w:r>
      <w:r w:rsidR="00115250">
        <w:t>xperts</w:t>
      </w:r>
      <w:r w:rsidR="005D3385">
        <w:t xml:space="preserve"> were asked to decide whether they would </w:t>
      </w:r>
      <w:r w:rsidR="001B533D">
        <w:t xml:space="preserve">more likely </w:t>
      </w:r>
      <w:r w:rsidR="00131343">
        <w:t xml:space="preserve">classify hypothetical </w:t>
      </w:r>
      <w:r w:rsidR="00682D6B">
        <w:t xml:space="preserve">case A </w:t>
      </w:r>
      <w:r w:rsidR="001B533D">
        <w:t>or</w:t>
      </w:r>
      <w:r w:rsidR="00682D6B">
        <w:t xml:space="preserve"> B as </w:t>
      </w:r>
      <w:r w:rsidR="005D3385">
        <w:t>SLE</w:t>
      </w:r>
      <w:r w:rsidR="00AB21A4">
        <w:t>, presuming all else was equal about the cases</w:t>
      </w:r>
      <w:r w:rsidR="005D3385">
        <w:t xml:space="preserve">. </w:t>
      </w:r>
      <w:r w:rsidR="00D37B9D">
        <w:t xml:space="preserve">Voting was </w:t>
      </w:r>
      <w:r w:rsidR="00682D6B">
        <w:t>conducted</w:t>
      </w:r>
      <w:r w:rsidR="00D37B9D">
        <w:t xml:space="preserve"> anonymously, but where </w:t>
      </w:r>
      <w:r w:rsidR="0003527A">
        <w:t>opinions diverged</w:t>
      </w:r>
      <w:r w:rsidR="00682D6B">
        <w:t xml:space="preserve"> </w:t>
      </w:r>
      <w:r w:rsidR="00D37B9D">
        <w:t xml:space="preserve">cases were </w:t>
      </w:r>
      <w:r w:rsidR="00DD64C1">
        <w:t xml:space="preserve">discussed until </w:t>
      </w:r>
      <w:r w:rsidR="00115250">
        <w:t xml:space="preserve">full </w:t>
      </w:r>
      <w:r w:rsidR="00D04E2E">
        <w:t xml:space="preserve">consensus was reached. </w:t>
      </w:r>
      <w:bookmarkStart w:id="5" w:name="_Hlk533079870"/>
      <w:bookmarkStart w:id="6" w:name="_Hlk533070871"/>
      <w:r w:rsidR="00990DC7">
        <w:t xml:space="preserve">Consensus opinion was based upon the specificity of each manifestation for SLE and how much its presence would increase the likelihood of SLE (although specificity for some manifestations has not been </w:t>
      </w:r>
      <w:r w:rsidR="00990DC7">
        <w:lastRenderedPageBreak/>
        <w:t>formally evaluated, as discussed in reference 1</w:t>
      </w:r>
      <w:r w:rsidR="007D3EFA">
        <w:t>)</w:t>
      </w:r>
      <w:bookmarkEnd w:id="5"/>
      <w:r w:rsidR="007D3EFA">
        <w:t xml:space="preserve">. </w:t>
      </w:r>
      <w:bookmarkEnd w:id="6"/>
      <w:r w:rsidR="00AB21A4">
        <w:t>S</w:t>
      </w:r>
      <w:r w:rsidR="00AB21A4" w:rsidRPr="00A4563B">
        <w:t>uch</w:t>
      </w:r>
      <w:r w:rsidR="00AB21A4">
        <w:t xml:space="preserve"> </w:t>
      </w:r>
      <w:r w:rsidR="00AB21A4" w:rsidRPr="00A4563B">
        <w:t>pairwise-ranking</w:t>
      </w:r>
      <w:r w:rsidR="00AB21A4">
        <w:t xml:space="preserve"> </w:t>
      </w:r>
      <w:r w:rsidR="00AB21A4" w:rsidRPr="00A4563B">
        <w:t>questions</w:t>
      </w:r>
      <w:r w:rsidR="00AB21A4">
        <w:t xml:space="preserve"> </w:t>
      </w:r>
      <w:r w:rsidR="00FA4B61">
        <w:t>were</w:t>
      </w:r>
      <w:r w:rsidR="00AB21A4">
        <w:t xml:space="preserve"> </w:t>
      </w:r>
      <w:r w:rsidR="00AB21A4" w:rsidRPr="00A4563B">
        <w:t>repeated</w:t>
      </w:r>
      <w:r w:rsidR="00AB21A4">
        <w:t xml:space="preserve"> </w:t>
      </w:r>
      <w:r w:rsidR="00AB21A4" w:rsidRPr="00A4563B">
        <w:t>with</w:t>
      </w:r>
      <w:r w:rsidR="00AB21A4">
        <w:t xml:space="preserve"> </w:t>
      </w:r>
      <w:r w:rsidR="00AB21A4" w:rsidRPr="00A4563B">
        <w:t>different</w:t>
      </w:r>
      <w:r w:rsidR="00AB21A4">
        <w:t xml:space="preserve"> </w:t>
      </w:r>
      <w:r w:rsidR="00AB21A4" w:rsidRPr="00A4563B">
        <w:t>pairs</w:t>
      </w:r>
      <w:r w:rsidR="00AB21A4">
        <w:t xml:space="preserve"> </w:t>
      </w:r>
      <w:r w:rsidR="00AB21A4" w:rsidRPr="00A4563B">
        <w:t>of</w:t>
      </w:r>
      <w:r w:rsidR="00AB21A4">
        <w:t xml:space="preserve"> </w:t>
      </w:r>
      <w:r w:rsidR="00AB21A4" w:rsidRPr="00A4563B">
        <w:t>hypothetical</w:t>
      </w:r>
      <w:r w:rsidR="00AB21A4">
        <w:t xml:space="preserve"> cases </w:t>
      </w:r>
      <w:r w:rsidR="00AB21A4" w:rsidRPr="00A4563B">
        <w:t>–</w:t>
      </w:r>
      <w:r w:rsidR="00AB21A4">
        <w:t xml:space="preserve"> </w:t>
      </w:r>
      <w:r w:rsidR="00AB21A4" w:rsidRPr="00A4563B">
        <w:t>always</w:t>
      </w:r>
      <w:r w:rsidR="00AB21A4">
        <w:t xml:space="preserve"> </w:t>
      </w:r>
      <w:r w:rsidR="00AB21A4" w:rsidRPr="00A4563B">
        <w:t>involving</w:t>
      </w:r>
      <w:r w:rsidR="00AB21A4">
        <w:t xml:space="preserve"> </w:t>
      </w:r>
      <w:r w:rsidR="00AB21A4" w:rsidRPr="00A4563B">
        <w:t>trade-offs</w:t>
      </w:r>
      <w:r w:rsidR="00AB21A4">
        <w:t xml:space="preserve"> </w:t>
      </w:r>
      <w:r w:rsidR="00AB21A4" w:rsidRPr="00A4563B">
        <w:t>between</w:t>
      </w:r>
      <w:r w:rsidR="00AB21A4">
        <w:t xml:space="preserve"> </w:t>
      </w:r>
      <w:r w:rsidR="00AB21A4" w:rsidRPr="00A4563B">
        <w:t>different</w:t>
      </w:r>
      <w:r w:rsidR="00AB21A4">
        <w:t xml:space="preserve"> </w:t>
      </w:r>
      <w:r w:rsidR="00AB21A4" w:rsidRPr="00A4563B">
        <w:t>combinations</w:t>
      </w:r>
      <w:r w:rsidR="00AB21A4">
        <w:t xml:space="preserve"> </w:t>
      </w:r>
      <w:r w:rsidR="00AB21A4" w:rsidRPr="00A4563B">
        <w:t>of</w:t>
      </w:r>
      <w:r w:rsidR="00AB21A4">
        <w:t xml:space="preserve"> criteria</w:t>
      </w:r>
      <w:r w:rsidR="00AB21A4" w:rsidRPr="00A4563B">
        <w:t>,</w:t>
      </w:r>
      <w:r w:rsidR="00AB21A4">
        <w:t xml:space="preserve"> </w:t>
      </w:r>
      <w:r w:rsidR="00AB21A4" w:rsidRPr="00A4563B">
        <w:t>two</w:t>
      </w:r>
      <w:r w:rsidR="00AB21A4">
        <w:t xml:space="preserve"> </w:t>
      </w:r>
      <w:r w:rsidR="00AB21A4" w:rsidRPr="00A4563B">
        <w:t>at</w:t>
      </w:r>
      <w:r w:rsidR="00AB21A4">
        <w:t xml:space="preserve"> </w:t>
      </w:r>
      <w:r w:rsidR="00AB21A4" w:rsidRPr="00A4563B">
        <w:t>a</w:t>
      </w:r>
      <w:r w:rsidR="00AB21A4">
        <w:t xml:space="preserve"> </w:t>
      </w:r>
      <w:r w:rsidR="00AB21A4" w:rsidRPr="00A4563B">
        <w:t>time</w:t>
      </w:r>
      <w:r w:rsidR="00AB21A4">
        <w:t xml:space="preserve"> </w:t>
      </w:r>
      <w:r w:rsidR="00AB21A4" w:rsidRPr="00A4563B">
        <w:t>–</w:t>
      </w:r>
      <w:r w:rsidR="00AB21A4">
        <w:t xml:space="preserve"> </w:t>
      </w:r>
      <w:r w:rsidR="00AB21A4" w:rsidRPr="00A4563B">
        <w:t>until</w:t>
      </w:r>
      <w:r w:rsidR="00AB21A4">
        <w:t xml:space="preserve"> </w:t>
      </w:r>
      <w:r w:rsidR="00AB21A4" w:rsidRPr="00A4563B">
        <w:t>enough</w:t>
      </w:r>
      <w:r w:rsidR="00AB21A4">
        <w:t xml:space="preserve"> </w:t>
      </w:r>
      <w:r w:rsidR="00AB21A4" w:rsidRPr="00A4563B">
        <w:t>information</w:t>
      </w:r>
      <w:r w:rsidR="00AB21A4">
        <w:t xml:space="preserve"> </w:t>
      </w:r>
      <w:r w:rsidR="00AB21A4" w:rsidRPr="00A4563B">
        <w:t>about</w:t>
      </w:r>
      <w:r w:rsidR="00AB21A4">
        <w:t xml:space="preserve"> </w:t>
      </w:r>
      <w:r w:rsidR="00FA4B61">
        <w:t>expert</w:t>
      </w:r>
      <w:r w:rsidR="00AB21A4">
        <w:t xml:space="preserve"> </w:t>
      </w:r>
      <w:r w:rsidR="00AB21A4" w:rsidRPr="00A4563B">
        <w:t>preferences</w:t>
      </w:r>
      <w:r w:rsidR="00AB21A4">
        <w:t xml:space="preserve"> </w:t>
      </w:r>
      <w:r w:rsidR="00FA4B61">
        <w:t>had been</w:t>
      </w:r>
      <w:r w:rsidR="00AB21A4">
        <w:t xml:space="preserve"> </w:t>
      </w:r>
      <w:r w:rsidR="00AB21A4" w:rsidRPr="00A4563B">
        <w:t>collected</w:t>
      </w:r>
      <w:r w:rsidR="00AB21A4">
        <w:t xml:space="preserve"> </w:t>
      </w:r>
      <w:r w:rsidR="00AB21A4" w:rsidRPr="00A4563B">
        <w:t>to</w:t>
      </w:r>
      <w:r w:rsidR="00AB21A4">
        <w:t xml:space="preserve"> </w:t>
      </w:r>
      <w:r w:rsidR="00AB21A4" w:rsidRPr="00A4563B">
        <w:t>determine</w:t>
      </w:r>
      <w:r w:rsidR="00AB21A4">
        <w:t xml:space="preserve"> </w:t>
      </w:r>
      <w:r w:rsidR="00FA4B61">
        <w:t xml:space="preserve">relative criteria </w:t>
      </w:r>
      <w:r w:rsidR="00AB21A4" w:rsidRPr="00A4563B">
        <w:t>weights</w:t>
      </w:r>
      <w:r w:rsidR="00AB21A4">
        <w:t xml:space="preserve"> </w:t>
      </w:r>
      <w:r w:rsidR="001B533D">
        <w:t>for</w:t>
      </w:r>
      <w:r w:rsidR="00AB21A4">
        <w:t xml:space="preserve"> all criteria</w:t>
      </w:r>
      <w:r w:rsidR="00FA4B61">
        <w:t xml:space="preserve">. </w:t>
      </w:r>
      <w:r w:rsidR="00FA4B61" w:rsidRPr="00A4563B">
        <w:t>Each</w:t>
      </w:r>
      <w:r w:rsidR="00FA4B61">
        <w:t xml:space="preserve"> </w:t>
      </w:r>
      <w:r w:rsidR="00FA4B61" w:rsidRPr="00A4563B">
        <w:t>time</w:t>
      </w:r>
      <w:r w:rsidR="00FA4B61">
        <w:t xml:space="preserve"> </w:t>
      </w:r>
      <w:r w:rsidR="00900450">
        <w:t>experts</w:t>
      </w:r>
      <w:r w:rsidR="00FA4B61">
        <w:t xml:space="preserve"> </w:t>
      </w:r>
      <w:r w:rsidR="00FA4B61" w:rsidRPr="00A4563B">
        <w:t>rank</w:t>
      </w:r>
      <w:r w:rsidR="00900450">
        <w:t>ed</w:t>
      </w:r>
      <w:r w:rsidR="00FA4B61">
        <w:t xml:space="preserve"> </w:t>
      </w:r>
      <w:r w:rsidR="00FA4B61" w:rsidRPr="00A4563B">
        <w:t>a</w:t>
      </w:r>
      <w:r w:rsidR="00FA4B61">
        <w:t xml:space="preserve"> </w:t>
      </w:r>
      <w:r w:rsidR="00FA4B61" w:rsidRPr="00A4563B">
        <w:t>pair,</w:t>
      </w:r>
      <w:r w:rsidR="00FA4B61">
        <w:t xml:space="preserve"> </w:t>
      </w:r>
      <w:r w:rsidR="00FA4B61" w:rsidRPr="00A4563B">
        <w:t>all</w:t>
      </w:r>
      <w:r w:rsidR="00FA4B61">
        <w:t xml:space="preserve"> </w:t>
      </w:r>
      <w:r w:rsidR="00FA4B61" w:rsidRPr="00A4563B">
        <w:t>other</w:t>
      </w:r>
      <w:r w:rsidR="00FA4B61">
        <w:t xml:space="preserve"> cases </w:t>
      </w:r>
      <w:r w:rsidR="00FA4B61" w:rsidRPr="00A4563B">
        <w:t>that</w:t>
      </w:r>
      <w:r w:rsidR="00FA4B61">
        <w:t xml:space="preserve"> </w:t>
      </w:r>
      <w:r w:rsidR="00900450">
        <w:t>could</w:t>
      </w:r>
      <w:r w:rsidR="00FA4B61">
        <w:t xml:space="preserve"> </w:t>
      </w:r>
      <w:r w:rsidR="00FA4B61" w:rsidRPr="00A4563B">
        <w:t>be</w:t>
      </w:r>
      <w:r w:rsidR="00FA4B61">
        <w:t xml:space="preserve"> </w:t>
      </w:r>
      <w:r w:rsidR="00FA4B61" w:rsidRPr="00A4563B">
        <w:t>pairwise</w:t>
      </w:r>
      <w:r w:rsidR="00FA4B61">
        <w:t xml:space="preserve"> </w:t>
      </w:r>
      <w:r w:rsidR="00FA4B61" w:rsidRPr="00A4563B">
        <w:t>ranked</w:t>
      </w:r>
      <w:r w:rsidR="00FA4B61">
        <w:t xml:space="preserve"> </w:t>
      </w:r>
      <w:r w:rsidR="00FA4B61" w:rsidRPr="00A4563B">
        <w:t>via</w:t>
      </w:r>
      <w:r w:rsidR="00FA4B61">
        <w:t xml:space="preserve"> </w:t>
      </w:r>
      <w:r w:rsidR="00FA4B61" w:rsidRPr="00A4563B">
        <w:t>the</w:t>
      </w:r>
      <w:r w:rsidR="00FA4B61">
        <w:t xml:space="preserve"> </w:t>
      </w:r>
      <w:r w:rsidR="00FA4B61" w:rsidRPr="00A4563B">
        <w:t>logical</w:t>
      </w:r>
      <w:r w:rsidR="00FA4B61">
        <w:t xml:space="preserve"> </w:t>
      </w:r>
      <w:r w:rsidR="00FA4B61" w:rsidRPr="00A4563B">
        <w:t>property</w:t>
      </w:r>
      <w:r w:rsidR="00FA4B61">
        <w:t xml:space="preserve"> </w:t>
      </w:r>
      <w:r w:rsidR="00FA4B61" w:rsidRPr="00A4563B">
        <w:t>of</w:t>
      </w:r>
      <w:r w:rsidR="00FA4B61">
        <w:t xml:space="preserve"> </w:t>
      </w:r>
      <w:r w:rsidR="00FA4B61" w:rsidRPr="00A4563B">
        <w:t>‘transitivity’</w:t>
      </w:r>
      <w:r w:rsidR="00FA4B61">
        <w:t xml:space="preserve"> </w:t>
      </w:r>
      <w:r w:rsidR="00900450">
        <w:t>were</w:t>
      </w:r>
      <w:r w:rsidR="00FA4B61">
        <w:t xml:space="preserve"> </w:t>
      </w:r>
      <w:r w:rsidR="00FA4B61" w:rsidRPr="00A4563B">
        <w:t>identified</w:t>
      </w:r>
      <w:r w:rsidR="00FA4B61">
        <w:t xml:space="preserve"> </w:t>
      </w:r>
      <w:r w:rsidR="00FA4B61" w:rsidRPr="00A4563B">
        <w:t>and</w:t>
      </w:r>
      <w:r w:rsidR="00FA4B61">
        <w:t xml:space="preserve"> </w:t>
      </w:r>
      <w:r w:rsidR="00FA4B61" w:rsidRPr="00A4563B">
        <w:t>eliminated.</w:t>
      </w:r>
      <w:r w:rsidR="00FA4B61">
        <w:t xml:space="preserve"> </w:t>
      </w:r>
      <w:r w:rsidR="00FA4B61" w:rsidRPr="00A4563B">
        <w:t>For</w:t>
      </w:r>
      <w:r w:rsidR="00FA4B61">
        <w:t xml:space="preserve"> </w:t>
      </w:r>
      <w:r w:rsidR="00FA4B61" w:rsidRPr="00A4563B">
        <w:t>example,</w:t>
      </w:r>
      <w:r w:rsidR="00FA4B61">
        <w:t xml:space="preserve"> </w:t>
      </w:r>
      <w:r w:rsidR="00FA4B61" w:rsidRPr="00A4563B">
        <w:t>if</w:t>
      </w:r>
      <w:r w:rsidR="00FA4B61">
        <w:t xml:space="preserve"> </w:t>
      </w:r>
      <w:r w:rsidR="00900450">
        <w:t>experts</w:t>
      </w:r>
      <w:r w:rsidR="00FA4B61">
        <w:t xml:space="preserve"> rank</w:t>
      </w:r>
      <w:r w:rsidR="00900450">
        <w:t>ed</w:t>
      </w:r>
      <w:r w:rsidR="00FA4B61">
        <w:t xml:space="preserve"> </w:t>
      </w:r>
      <w:r w:rsidR="00900450">
        <w:t xml:space="preserve">hypothetical </w:t>
      </w:r>
      <w:r w:rsidR="00FA4B61">
        <w:t xml:space="preserve">case </w:t>
      </w:r>
      <w:r w:rsidR="00FA4B61" w:rsidRPr="00B7798B">
        <w:t>A over B and B over C, then by transitivity A is also ranked over C (</w:t>
      </w:r>
      <w:r w:rsidR="004C18CF">
        <w:t>and experts</w:t>
      </w:r>
      <w:r w:rsidR="00A713AB">
        <w:t xml:space="preserve"> are not asked</w:t>
      </w:r>
      <w:r w:rsidR="00FA4B61" w:rsidRPr="00B7798B">
        <w:t xml:space="preserve"> to choose between A and C). This</w:t>
      </w:r>
      <w:r w:rsidR="00FA4B61">
        <w:t xml:space="preserve"> </w:t>
      </w:r>
      <w:r w:rsidR="00FA4B61" w:rsidRPr="00A4563B">
        <w:t>procedure</w:t>
      </w:r>
      <w:r w:rsidR="00FA4B61">
        <w:t xml:space="preserve"> </w:t>
      </w:r>
      <w:r w:rsidR="00FA4B61" w:rsidRPr="00A4563B">
        <w:t>ensures</w:t>
      </w:r>
      <w:r w:rsidR="00FA4B61">
        <w:t xml:space="preserve"> </w:t>
      </w:r>
      <w:r w:rsidR="00FA4B61" w:rsidRPr="00A4563B">
        <w:t>the</w:t>
      </w:r>
      <w:r w:rsidR="00FA4B61">
        <w:t xml:space="preserve"> </w:t>
      </w:r>
      <w:r w:rsidR="00FA4B61" w:rsidRPr="00A4563B">
        <w:t>number</w:t>
      </w:r>
      <w:r w:rsidR="00FA4B61">
        <w:t xml:space="preserve"> </w:t>
      </w:r>
      <w:r w:rsidR="00FA4B61" w:rsidRPr="00A4563B">
        <w:t>of</w:t>
      </w:r>
      <w:r w:rsidR="00FA4B61">
        <w:t xml:space="preserve"> </w:t>
      </w:r>
      <w:r w:rsidR="00FA4B61" w:rsidRPr="00A4563B">
        <w:t>pairwise-ranking</w:t>
      </w:r>
      <w:r w:rsidR="00FA4B61">
        <w:t xml:space="preserve"> </w:t>
      </w:r>
      <w:r w:rsidR="00FA4B61" w:rsidRPr="00A4563B">
        <w:t>questions</w:t>
      </w:r>
      <w:r w:rsidR="00FA4B61">
        <w:t xml:space="preserve"> </w:t>
      </w:r>
      <w:r w:rsidR="00900450">
        <w:t xml:space="preserve">posed </w:t>
      </w:r>
      <w:r w:rsidR="00FA4B61" w:rsidRPr="00A4563B">
        <w:t>is</w:t>
      </w:r>
      <w:r w:rsidR="00FA4B61">
        <w:t xml:space="preserve"> </w:t>
      </w:r>
      <w:r w:rsidR="00AD5FD2">
        <w:t>minimized</w:t>
      </w:r>
      <w:r w:rsidR="00FA4B61" w:rsidRPr="00A4563B">
        <w:t>,</w:t>
      </w:r>
      <w:r w:rsidR="00900450">
        <w:t xml:space="preserve"> and experts</w:t>
      </w:r>
      <w:r w:rsidR="00FA4B61">
        <w:t xml:space="preserve"> </w:t>
      </w:r>
      <w:r w:rsidR="00FA4B61" w:rsidRPr="00A4563B">
        <w:t>end</w:t>
      </w:r>
      <w:r w:rsidR="00FA4B61">
        <w:t xml:space="preserve"> </w:t>
      </w:r>
      <w:r w:rsidR="00FA4B61" w:rsidRPr="00A4563B">
        <w:t>up</w:t>
      </w:r>
      <w:r w:rsidR="00FA4B61">
        <w:t xml:space="preserve"> </w:t>
      </w:r>
      <w:r w:rsidR="00FA4B61" w:rsidRPr="00A4563B">
        <w:t>having</w:t>
      </w:r>
      <w:r w:rsidR="00FA4B61">
        <w:t xml:space="preserve"> </w:t>
      </w:r>
      <w:r w:rsidR="00900450">
        <w:t xml:space="preserve">pairwise </w:t>
      </w:r>
      <w:r w:rsidR="00FA4B61" w:rsidRPr="00A4563B">
        <w:t>ranked</w:t>
      </w:r>
      <w:r w:rsidR="00FA4B61">
        <w:t xml:space="preserve"> </w:t>
      </w:r>
      <w:r w:rsidR="00FA4B61" w:rsidRPr="00A4563B">
        <w:t>all</w:t>
      </w:r>
      <w:r w:rsidR="00FA4B61">
        <w:t xml:space="preserve"> </w:t>
      </w:r>
      <w:r w:rsidR="00FA4B61" w:rsidRPr="00A4563B">
        <w:t>possible</w:t>
      </w:r>
      <w:r w:rsidR="00FA4B61">
        <w:t xml:space="preserve"> cases </w:t>
      </w:r>
      <w:r w:rsidR="00FA4B61" w:rsidRPr="00A4563B">
        <w:t>defined</w:t>
      </w:r>
      <w:r w:rsidR="00FA4B61">
        <w:t xml:space="preserve"> </w:t>
      </w:r>
      <w:r w:rsidR="00FA4B61" w:rsidRPr="00A4563B">
        <w:t>on</w:t>
      </w:r>
      <w:r w:rsidR="00FA4B61">
        <w:t xml:space="preserve"> two criteria </w:t>
      </w:r>
      <w:r w:rsidR="00FA4B61" w:rsidRPr="00A4563B">
        <w:t>at</w:t>
      </w:r>
      <w:r w:rsidR="00FA4B61">
        <w:t xml:space="preserve"> </w:t>
      </w:r>
      <w:r w:rsidR="00FA4B61" w:rsidRPr="00A4563B">
        <w:t>a</w:t>
      </w:r>
      <w:r w:rsidR="00FA4B61">
        <w:t xml:space="preserve"> </w:t>
      </w:r>
      <w:r w:rsidR="00CD74D0">
        <w:t>time</w:t>
      </w:r>
      <w:r w:rsidR="00FA4B61" w:rsidRPr="00A4563B">
        <w:t>.</w:t>
      </w:r>
      <w:r w:rsidR="00FA4B61">
        <w:t xml:space="preserve"> </w:t>
      </w:r>
      <w:r w:rsidR="00900450">
        <w:t>Consensus decisions were entered into 1000minds</w:t>
      </w:r>
      <w:r w:rsidR="00900450" w:rsidRPr="00FA4B61">
        <w:rPr>
          <w:vertAlign w:val="superscript"/>
        </w:rPr>
        <w:t>TM</w:t>
      </w:r>
      <w:r w:rsidR="00900450">
        <w:t xml:space="preserve"> software, which </w:t>
      </w:r>
      <w:r w:rsidR="00FA4B61" w:rsidRPr="00A4563B">
        <w:t>uses</w:t>
      </w:r>
      <w:r w:rsidR="00FA4B61">
        <w:t xml:space="preserve"> </w:t>
      </w:r>
      <w:r w:rsidR="00FA4B61" w:rsidRPr="00A4563B">
        <w:t>linear</w:t>
      </w:r>
      <w:r w:rsidR="00FA4B61">
        <w:t xml:space="preserve"> </w:t>
      </w:r>
      <w:r w:rsidR="00FA4B61" w:rsidRPr="00A4563B">
        <w:t>programming</w:t>
      </w:r>
      <w:r w:rsidR="00FA4B61">
        <w:t xml:space="preserve"> </w:t>
      </w:r>
      <w:r w:rsidR="00FA4B61" w:rsidRPr="00A4563B">
        <w:t>techniques</w:t>
      </w:r>
      <w:r w:rsidR="00FA4B61">
        <w:t xml:space="preserve"> </w:t>
      </w:r>
      <w:r w:rsidR="00FA4B61" w:rsidRPr="00A4563B">
        <w:t>to</w:t>
      </w:r>
      <w:r w:rsidR="00FA4B61">
        <w:t xml:space="preserve"> </w:t>
      </w:r>
      <w:r w:rsidR="00FA4B61" w:rsidRPr="00A4563B">
        <w:t>derive</w:t>
      </w:r>
      <w:r w:rsidR="00FA4B61">
        <w:t xml:space="preserve"> </w:t>
      </w:r>
      <w:r w:rsidR="00FA4B61" w:rsidRPr="00A4563B">
        <w:t>weights</w:t>
      </w:r>
      <w:r w:rsidR="00FA4B61">
        <w:t xml:space="preserve"> </w:t>
      </w:r>
      <w:r w:rsidR="00900450">
        <w:t>for each criterion</w:t>
      </w:r>
      <w:r w:rsidR="00FA4B61" w:rsidRPr="00A4563B">
        <w:t>.</w:t>
      </w:r>
      <w:r w:rsidR="00900450">
        <w:fldChar w:fldCharType="begin"/>
      </w:r>
      <w:r w:rsidR="00AC30E1">
        <w:instrText xml:space="preserve"> ADDIN EN.CITE &lt;EndNote&gt;&lt;Cite&gt;&lt;Author&gt;Hansen&lt;/Author&gt;&lt;Year&gt;2008&lt;/Year&gt;&lt;RecNum&gt;1294&lt;/RecNum&gt;&lt;DisplayText&gt;[15]&lt;/DisplayText&gt;&lt;record&gt;&lt;rec-number&gt;1294&lt;/rec-number&gt;&lt;foreign-keys&gt;&lt;key app="EN" db-id="55w02stp9azef7er9r6xwxpqfr0rrx9ptd00" timestamp="1534188688"&gt;1294&lt;/key&gt;&lt;/foreign-keys&gt;&lt;ref-type name="Journal Article"&gt;17&lt;/ref-type&gt;&lt;contributors&gt;&lt;authors&gt;&lt;author&gt;Hansen, P.&lt;/author&gt;&lt;author&gt;Ombler, F.&lt;/author&gt;&lt;/authors&gt;&lt;/contributors&gt;&lt;titles&gt;&lt;title&gt;A new method for scoring additive multi-attribute value models using pairwise rankings of alternatives&lt;/title&gt;&lt;secondary-title&gt;Journal of Multi-Criteria Decision Analysis&lt;/secondary-title&gt;&lt;/titles&gt;&lt;periodical&gt;&lt;full-title&gt;Journal of Multi-Criteria Decision Analysis&lt;/full-title&gt;&lt;/periodical&gt;&lt;pages&gt;87-107&lt;/pages&gt;&lt;volume&gt;15&lt;/volume&gt;&lt;dates&gt;&lt;year&gt;2008&lt;/year&gt;&lt;/dates&gt;&lt;urls&gt;&lt;/urls&gt;&lt;/record&gt;&lt;/Cite&gt;&lt;/EndNote&gt;</w:instrText>
      </w:r>
      <w:r w:rsidR="00900450">
        <w:fldChar w:fldCharType="separate"/>
      </w:r>
      <w:r w:rsidR="00AC30E1">
        <w:rPr>
          <w:noProof/>
        </w:rPr>
        <w:t>[15]</w:t>
      </w:r>
      <w:r w:rsidR="00900450">
        <w:fldChar w:fldCharType="end"/>
      </w:r>
    </w:p>
    <w:p w14:paraId="07BD9D13" w14:textId="59A5F6FD" w:rsidR="00842B52" w:rsidRDefault="00F552CF" w:rsidP="00FA4B61">
      <w:pPr>
        <w:pStyle w:val="ListParagraph"/>
        <w:numPr>
          <w:ilvl w:val="0"/>
          <w:numId w:val="2"/>
        </w:numPr>
        <w:spacing w:line="480" w:lineRule="auto"/>
      </w:pPr>
      <w:r w:rsidRPr="0087609B">
        <w:rPr>
          <w:b/>
        </w:rPr>
        <w:t>Assessment of the face validity of the weights</w:t>
      </w:r>
      <w:r w:rsidR="00FA07FD" w:rsidRPr="00FA07FD">
        <w:t xml:space="preserve">. </w:t>
      </w:r>
      <w:r w:rsidR="00FA4B61">
        <w:t xml:space="preserve">Criteria weights were summed to </w:t>
      </w:r>
      <w:r w:rsidR="00FA4B61" w:rsidRPr="00FA4B61">
        <w:t>produce an additive score for each case</w:t>
      </w:r>
      <w:r w:rsidR="008611A5">
        <w:t>. O</w:t>
      </w:r>
      <w:r w:rsidR="001141C2" w:rsidRPr="00FA4B61">
        <w:t>nly</w:t>
      </w:r>
      <w:r w:rsidR="001141C2">
        <w:t xml:space="preserve"> the highest-</w:t>
      </w:r>
      <w:r w:rsidR="006D0AB4">
        <w:t xml:space="preserve">weighted criterion in </w:t>
      </w:r>
      <w:r w:rsidR="00452C43">
        <w:t>each domain was</w:t>
      </w:r>
      <w:r w:rsidR="001141C2">
        <w:t xml:space="preserve"> counted toward the additive score</w:t>
      </w:r>
      <w:r w:rsidR="00452C43">
        <w:t xml:space="preserve">, </w:t>
      </w:r>
      <w:r w:rsidR="001141C2">
        <w:t xml:space="preserve">as specified in </w:t>
      </w:r>
      <w:r w:rsidR="0026687A">
        <w:t>the instructions</w:t>
      </w:r>
      <w:r w:rsidR="00AB21A4">
        <w:t xml:space="preserve"> (</w:t>
      </w:r>
      <w:r w:rsidR="00AB21A4" w:rsidRPr="00AB21A4">
        <w:t>Table 1</w:t>
      </w:r>
      <w:r w:rsidR="00AB21A4">
        <w:t>)</w:t>
      </w:r>
      <w:r w:rsidR="00452C43">
        <w:t>.</w:t>
      </w:r>
      <w:r w:rsidR="006D0AB4">
        <w:t xml:space="preserve"> </w:t>
      </w:r>
      <w:r w:rsidR="006D0AB4" w:rsidRPr="008611A5">
        <w:t>T</w:t>
      </w:r>
      <w:r w:rsidR="00044E6B" w:rsidRPr="008611A5">
        <w:t xml:space="preserve">he </w:t>
      </w:r>
      <w:r w:rsidR="008611A5" w:rsidRPr="008611A5">
        <w:t>remainder of the</w:t>
      </w:r>
      <w:r w:rsidR="00C71B69" w:rsidRPr="008611A5">
        <w:t xml:space="preserve"> </w:t>
      </w:r>
      <w:r w:rsidR="007E4976" w:rsidRPr="008611A5">
        <w:t>164</w:t>
      </w:r>
      <w:r w:rsidR="001100E9" w:rsidRPr="008611A5">
        <w:t xml:space="preserve"> </w:t>
      </w:r>
      <w:r w:rsidR="00124AF3" w:rsidRPr="008611A5">
        <w:t>cases</w:t>
      </w:r>
      <w:r w:rsidR="00124AF3">
        <w:t xml:space="preserve"> were </w:t>
      </w:r>
      <w:r w:rsidR="00452C43">
        <w:t xml:space="preserve">scored and </w:t>
      </w:r>
      <w:r w:rsidR="00124AF3">
        <w:t xml:space="preserve">arranged </w:t>
      </w:r>
      <w:r w:rsidR="00044E6B">
        <w:t>in rank order</w:t>
      </w:r>
      <w:r w:rsidR="006D0AB4">
        <w:t xml:space="preserve"> from </w:t>
      </w:r>
      <w:r w:rsidR="005F0AE1">
        <w:t>highest to lowest</w:t>
      </w:r>
      <w:r w:rsidR="006D0AB4">
        <w:t xml:space="preserve"> score</w:t>
      </w:r>
      <w:r w:rsidR="00124AF3">
        <w:t>.</w:t>
      </w:r>
      <w:r w:rsidR="00044E6B">
        <w:t xml:space="preserve"> </w:t>
      </w:r>
      <w:r w:rsidR="00952F33">
        <w:t>SLE</w:t>
      </w:r>
      <w:r w:rsidR="00044E6B">
        <w:t xml:space="preserve"> </w:t>
      </w:r>
      <w:r w:rsidR="00452C43">
        <w:t>experts</w:t>
      </w:r>
      <w:r w:rsidR="00044E6B">
        <w:t xml:space="preserve"> </w:t>
      </w:r>
      <w:r w:rsidR="00842B52">
        <w:t xml:space="preserve">reviewed a spreadsheet listing the </w:t>
      </w:r>
      <w:r w:rsidR="00044E6B">
        <w:t xml:space="preserve">criteria </w:t>
      </w:r>
      <w:r w:rsidR="00452C43">
        <w:t xml:space="preserve">present </w:t>
      </w:r>
      <w:r w:rsidR="00452C43" w:rsidRPr="008611A5">
        <w:t xml:space="preserve">in each </w:t>
      </w:r>
      <w:r w:rsidR="006621BB" w:rsidRPr="008611A5">
        <w:t xml:space="preserve">case and </w:t>
      </w:r>
      <w:r w:rsidR="00044E6B" w:rsidRPr="008611A5">
        <w:t xml:space="preserve">anonymously voted </w:t>
      </w:r>
      <w:r w:rsidR="00C16B53" w:rsidRPr="008611A5">
        <w:t xml:space="preserve">whether they would classify </w:t>
      </w:r>
      <w:r w:rsidR="006621BB" w:rsidRPr="008611A5">
        <w:t xml:space="preserve">each </w:t>
      </w:r>
      <w:r w:rsidR="004A62DC" w:rsidRPr="008611A5">
        <w:t>as SLE</w:t>
      </w:r>
      <w:r w:rsidR="00044E6B">
        <w:t>.</w:t>
      </w:r>
      <w:r w:rsidR="004A62DC">
        <w:t xml:space="preserve"> </w:t>
      </w:r>
      <w:r w:rsidR="00631096">
        <w:t xml:space="preserve">For cases </w:t>
      </w:r>
      <w:r w:rsidR="002E448B">
        <w:t>where expert opinion differed</w:t>
      </w:r>
      <w:r w:rsidR="001D0B83">
        <w:t>, RP</w:t>
      </w:r>
      <w:r w:rsidR="00631096">
        <w:t xml:space="preserve">N facilitated discussion </w:t>
      </w:r>
      <w:r w:rsidR="00452C43">
        <w:t xml:space="preserve">to achieve full </w:t>
      </w:r>
      <w:r w:rsidR="00C16B53">
        <w:t xml:space="preserve">consensus </w:t>
      </w:r>
      <w:r w:rsidR="007148C4">
        <w:t xml:space="preserve">about </w:t>
      </w:r>
      <w:r w:rsidR="00CC667B">
        <w:t>case classification</w:t>
      </w:r>
      <w:r w:rsidR="00842B52">
        <w:t xml:space="preserve">. Cases were </w:t>
      </w:r>
      <w:r w:rsidR="006D0AB4">
        <w:t xml:space="preserve">discussed in </w:t>
      </w:r>
      <w:r w:rsidR="003F18D2">
        <w:t xml:space="preserve">descending </w:t>
      </w:r>
      <w:r w:rsidR="006D0AB4">
        <w:t xml:space="preserve">rank order </w:t>
      </w:r>
      <w:r w:rsidR="007E4976">
        <w:t xml:space="preserve">(confidence that the case should be classified as SLE) </w:t>
      </w:r>
      <w:r w:rsidR="00631096">
        <w:t>u</w:t>
      </w:r>
      <w:r w:rsidR="00842B52">
        <w:t xml:space="preserve">ntil </w:t>
      </w:r>
      <w:r w:rsidR="001D0B83">
        <w:t xml:space="preserve">agreement on </w:t>
      </w:r>
      <w:r w:rsidR="000051FF">
        <w:t>classification</w:t>
      </w:r>
      <w:r w:rsidR="00C16B53">
        <w:t xml:space="preserve"> </w:t>
      </w:r>
      <w:r w:rsidR="00842B52">
        <w:t>could not be reached.</w:t>
      </w:r>
    </w:p>
    <w:p w14:paraId="103FA51E" w14:textId="23EF15D8" w:rsidR="007601E5" w:rsidRDefault="00B05642" w:rsidP="00A051A1">
      <w:pPr>
        <w:pStyle w:val="ListParagraph"/>
        <w:numPr>
          <w:ilvl w:val="0"/>
          <w:numId w:val="2"/>
        </w:numPr>
        <w:spacing w:line="480" w:lineRule="auto"/>
      </w:pPr>
      <w:r>
        <w:rPr>
          <w:b/>
        </w:rPr>
        <w:lastRenderedPageBreak/>
        <w:t>Determination of an upper</w:t>
      </w:r>
      <w:r w:rsidR="00842B52">
        <w:rPr>
          <w:b/>
        </w:rPr>
        <w:t xml:space="preserve"> threshold score</w:t>
      </w:r>
      <w:r w:rsidR="00CC0AC5">
        <w:t>.</w:t>
      </w:r>
      <w:r w:rsidR="00C16B53">
        <w:t xml:space="preserve"> </w:t>
      </w:r>
      <w:r w:rsidR="00CC0AC5">
        <w:t xml:space="preserve">The </w:t>
      </w:r>
      <w:r w:rsidR="007720DE">
        <w:t xml:space="preserve">score of </w:t>
      </w:r>
      <w:r w:rsidR="00DE031C">
        <w:t xml:space="preserve">the </w:t>
      </w:r>
      <w:r w:rsidR="00EA71E9">
        <w:t>last</w:t>
      </w:r>
      <w:r w:rsidR="0031358D">
        <w:t xml:space="preserve"> </w:t>
      </w:r>
      <w:r w:rsidR="00CC0AC5">
        <w:t>case for which the group achieve</w:t>
      </w:r>
      <w:r w:rsidR="007E4976">
        <w:t>d</w:t>
      </w:r>
      <w:r w:rsidR="00CC0AC5">
        <w:t xml:space="preserve"> </w:t>
      </w:r>
      <w:r w:rsidR="00CC0AC5" w:rsidRPr="007601E5">
        <w:t xml:space="preserve">consensus </w:t>
      </w:r>
      <w:r w:rsidR="00EC1ECA">
        <w:t>on classification</w:t>
      </w:r>
      <w:r w:rsidR="007720DE">
        <w:t xml:space="preserve"> as SLE was </w:t>
      </w:r>
      <w:r w:rsidR="00CC0AC5" w:rsidRPr="007601E5">
        <w:t xml:space="preserve">the </w:t>
      </w:r>
      <w:r w:rsidR="00930829">
        <w:t>initial</w:t>
      </w:r>
      <w:r w:rsidR="007E4976">
        <w:t xml:space="preserve"> </w:t>
      </w:r>
      <w:r w:rsidR="00CC0AC5" w:rsidRPr="007601E5">
        <w:t>threshold.</w:t>
      </w:r>
      <w:r w:rsidR="00C7796C">
        <w:t xml:space="preserve"> </w:t>
      </w:r>
    </w:p>
    <w:p w14:paraId="72DC8938" w14:textId="5C14D290" w:rsidR="007E4976" w:rsidRDefault="007E4976" w:rsidP="00A051A1">
      <w:pPr>
        <w:pStyle w:val="ListParagraph"/>
        <w:numPr>
          <w:ilvl w:val="0"/>
          <w:numId w:val="2"/>
        </w:numPr>
        <w:spacing w:line="480" w:lineRule="auto"/>
      </w:pPr>
      <w:r>
        <w:rPr>
          <w:b/>
        </w:rPr>
        <w:t>Review of cases below the threshold</w:t>
      </w:r>
      <w:r w:rsidRPr="007E4976">
        <w:t>.</w:t>
      </w:r>
      <w:r>
        <w:t xml:space="preserve"> The cases with scores immediately below the </w:t>
      </w:r>
      <w:r w:rsidR="00930829">
        <w:t>initial</w:t>
      </w:r>
      <w:r>
        <w:t xml:space="preserve"> threshold were indiv</w:t>
      </w:r>
      <w:r w:rsidR="00930829">
        <w:t>idually reviewed</w:t>
      </w:r>
      <w:r w:rsidR="00B6483E">
        <w:t xml:space="preserve">. The threshold thus functioned as a way to focus the discussion </w:t>
      </w:r>
      <w:r w:rsidR="00DF53D5">
        <w:t>on these “borderline” cases, and the individual criteria present in each of these</w:t>
      </w:r>
      <w:r w:rsidR="00930829">
        <w:t>. SLE e</w:t>
      </w:r>
      <w:r>
        <w:t xml:space="preserve">xperts reached consensus that several of these </w:t>
      </w:r>
      <w:r w:rsidR="00DF53D5">
        <w:t xml:space="preserve">cases </w:t>
      </w:r>
      <w:r>
        <w:t>sho</w:t>
      </w:r>
      <w:r w:rsidR="00930829">
        <w:t>uld have been classified as SLE</w:t>
      </w:r>
      <w:r w:rsidR="00DF53D5">
        <w:t xml:space="preserve">. Experts </w:t>
      </w:r>
      <w:r w:rsidR="00200F89">
        <w:t xml:space="preserve">discussed </w:t>
      </w:r>
      <w:r w:rsidR="00DF53D5">
        <w:t xml:space="preserve">discrepancies between expert opinion and </w:t>
      </w:r>
      <w:r w:rsidR="00200F89">
        <w:t xml:space="preserve">the </w:t>
      </w:r>
      <w:r w:rsidR="00930829">
        <w:t>initial</w:t>
      </w:r>
      <w:r w:rsidR="00200F89">
        <w:t xml:space="preserve"> weights </w:t>
      </w:r>
      <w:r w:rsidR="00DF53D5">
        <w:t>assigned to some of the criteria.</w:t>
      </w:r>
    </w:p>
    <w:p w14:paraId="74AE20C0" w14:textId="25DEC604" w:rsidR="00B05642" w:rsidRDefault="007720DE" w:rsidP="00A051A1">
      <w:pPr>
        <w:pStyle w:val="ListParagraph"/>
        <w:numPr>
          <w:ilvl w:val="0"/>
          <w:numId w:val="2"/>
        </w:numPr>
        <w:spacing w:line="480" w:lineRule="auto"/>
      </w:pPr>
      <w:r>
        <w:rPr>
          <w:b/>
        </w:rPr>
        <w:t>Weight</w:t>
      </w:r>
      <w:r w:rsidR="00DE031C">
        <w:rPr>
          <w:b/>
        </w:rPr>
        <w:t>ing</w:t>
      </w:r>
      <w:r>
        <w:rPr>
          <w:b/>
        </w:rPr>
        <w:t xml:space="preserve"> and upper threshold revision</w:t>
      </w:r>
      <w:r w:rsidR="00842B52" w:rsidRPr="007601E5">
        <w:t xml:space="preserve">. </w:t>
      </w:r>
      <w:r w:rsidR="00DE129A">
        <w:t>T</w:t>
      </w:r>
      <w:r w:rsidR="00FA12FA">
        <w:t xml:space="preserve">he </w:t>
      </w:r>
      <w:r w:rsidR="00327AA3">
        <w:t>MCDA</w:t>
      </w:r>
      <w:r w:rsidR="00DE129A">
        <w:t xml:space="preserve"> </w:t>
      </w:r>
      <w:r w:rsidR="005A6B1E">
        <w:t xml:space="preserve">exercise </w:t>
      </w:r>
      <w:r w:rsidR="00E505E4">
        <w:t xml:space="preserve">was repeated </w:t>
      </w:r>
      <w:r w:rsidR="00200F89">
        <w:t>once</w:t>
      </w:r>
      <w:r w:rsidR="005A6B1E">
        <w:t xml:space="preserve"> </w:t>
      </w:r>
      <w:r w:rsidR="00200F89">
        <w:t>for</w:t>
      </w:r>
      <w:r w:rsidR="005A6B1E">
        <w:t xml:space="preserve"> those</w:t>
      </w:r>
      <w:r w:rsidR="00DE129A">
        <w:t xml:space="preserve"> criteria whose calculated weights </w:t>
      </w:r>
      <w:r w:rsidR="005A6B1E">
        <w:t>were</w:t>
      </w:r>
      <w:r w:rsidR="00DE129A">
        <w:t xml:space="preserve"> inconsistent with expert opinion</w:t>
      </w:r>
      <w:r w:rsidR="00A54570">
        <w:t>.</w:t>
      </w:r>
      <w:r w:rsidR="007044B9">
        <w:t xml:space="preserve"> </w:t>
      </w:r>
      <w:r w:rsidR="00D97979">
        <w:t>W</w:t>
      </w:r>
      <w:r w:rsidR="00DE129A">
        <w:t>eights for all criteria</w:t>
      </w:r>
      <w:r w:rsidR="00D97979">
        <w:t xml:space="preserve"> were </w:t>
      </w:r>
      <w:r w:rsidR="00105AE4">
        <w:t>re-calculated</w:t>
      </w:r>
      <w:r w:rsidR="00D97979">
        <w:t xml:space="preserve"> using </w:t>
      </w:r>
      <w:r w:rsidR="00AB21A4">
        <w:t>1000minds</w:t>
      </w:r>
      <w:r w:rsidR="00D97979" w:rsidRPr="00BF7B4B">
        <w:rPr>
          <w:vertAlign w:val="superscript"/>
        </w:rPr>
        <w:t>TM</w:t>
      </w:r>
      <w:r w:rsidR="00D97979">
        <w:t xml:space="preserve"> </w:t>
      </w:r>
      <w:r w:rsidR="003F18D2">
        <w:t xml:space="preserve">and </w:t>
      </w:r>
      <w:r w:rsidR="005A6B1E">
        <w:t>additive scores were re-calculated</w:t>
      </w:r>
      <w:r w:rsidR="00D97979">
        <w:t xml:space="preserve">. </w:t>
      </w:r>
      <w:r w:rsidR="005A6B1E">
        <w:t>SLE experts</w:t>
      </w:r>
      <w:r w:rsidR="00FF378E">
        <w:t xml:space="preserve"> </w:t>
      </w:r>
      <w:r w:rsidR="005A6B1E">
        <w:t>again anonymously voted on classifying each case as SLE, followed by discussion facilitated by RPN to achieve consensus</w:t>
      </w:r>
      <w:r w:rsidR="00D97979">
        <w:t xml:space="preserve">. </w:t>
      </w:r>
      <w:r w:rsidR="007601E5">
        <w:t xml:space="preserve">The score </w:t>
      </w:r>
      <w:r w:rsidR="00105AE4">
        <w:t>of</w:t>
      </w:r>
      <w:r w:rsidR="007601E5">
        <w:t xml:space="preserve"> the </w:t>
      </w:r>
      <w:r w:rsidR="00F66833">
        <w:t xml:space="preserve">last </w:t>
      </w:r>
      <w:r w:rsidR="007601E5">
        <w:t xml:space="preserve">case for which </w:t>
      </w:r>
      <w:r w:rsidR="00D73986">
        <w:t>expert</w:t>
      </w:r>
      <w:r w:rsidR="00BB3F40">
        <w:t xml:space="preserve"> consensus </w:t>
      </w:r>
      <w:r w:rsidR="007601E5">
        <w:t>was</w:t>
      </w:r>
      <w:r w:rsidR="00D73986">
        <w:t xml:space="preserve"> achieved was</w:t>
      </w:r>
      <w:r w:rsidR="007601E5">
        <w:t xml:space="preserve"> the</w:t>
      </w:r>
      <w:r w:rsidR="00F66833">
        <w:t xml:space="preserve"> </w:t>
      </w:r>
      <w:r w:rsidR="008611A5">
        <w:t xml:space="preserve">provisional </w:t>
      </w:r>
      <w:r w:rsidR="006A08D0">
        <w:t>full consensus</w:t>
      </w:r>
      <w:r w:rsidR="007601E5">
        <w:t xml:space="preserve"> </w:t>
      </w:r>
      <w:r w:rsidR="00105AE4">
        <w:t xml:space="preserve">upper </w:t>
      </w:r>
      <w:r w:rsidR="007601E5">
        <w:t>threshold score.</w:t>
      </w:r>
      <w:r w:rsidR="00BB3F40">
        <w:t xml:space="preserve"> </w:t>
      </w:r>
      <w:r w:rsidR="0078605E">
        <w:t>Phase 4 involves further refinement of the upper threshold score.</w:t>
      </w:r>
    </w:p>
    <w:p w14:paraId="572B5012" w14:textId="77777777" w:rsidR="00D97979" w:rsidRDefault="00D97979" w:rsidP="00A051A1">
      <w:pPr>
        <w:pStyle w:val="ListParagraph"/>
        <w:spacing w:line="480" w:lineRule="auto"/>
        <w:ind w:left="1080"/>
      </w:pPr>
    </w:p>
    <w:p w14:paraId="33ABB927" w14:textId="2BB54687" w:rsidR="00B05642" w:rsidRPr="007601E5" w:rsidRDefault="00B05642" w:rsidP="00A051A1">
      <w:pPr>
        <w:spacing w:line="480" w:lineRule="auto"/>
      </w:pPr>
      <w:r w:rsidRPr="00B05642">
        <w:rPr>
          <w:b/>
        </w:rPr>
        <w:t>Determining a lower threshold score</w:t>
      </w:r>
      <w:r w:rsidR="0031358D" w:rsidRPr="00C211E5">
        <w:t>.</w:t>
      </w:r>
      <w:r w:rsidR="00C3610E">
        <w:t xml:space="preserve"> </w:t>
      </w:r>
      <w:r w:rsidR="00952F33">
        <w:t>SLE</w:t>
      </w:r>
      <w:r w:rsidR="0031358D">
        <w:t xml:space="preserve"> </w:t>
      </w:r>
      <w:r w:rsidR="007A272D">
        <w:t>experts</w:t>
      </w:r>
      <w:r w:rsidR="00C3610E">
        <w:t xml:space="preserve"> </w:t>
      </w:r>
      <w:r w:rsidR="0031358D">
        <w:t>attempt</w:t>
      </w:r>
      <w:r w:rsidR="003B3745">
        <w:t>ed</w:t>
      </w:r>
      <w:r w:rsidR="0031358D">
        <w:t xml:space="preserve"> to set </w:t>
      </w:r>
      <w:r w:rsidR="00C3610E">
        <w:t xml:space="preserve">not only an upper threshold for </w:t>
      </w:r>
      <w:r w:rsidR="002335A2">
        <w:t xml:space="preserve">definite </w:t>
      </w:r>
      <w:r w:rsidR="00DE031C">
        <w:t xml:space="preserve">SLE </w:t>
      </w:r>
      <w:r w:rsidR="00C3610E">
        <w:t xml:space="preserve">classification, but also a lower threshold </w:t>
      </w:r>
      <w:r w:rsidR="00831D4E">
        <w:t>for</w:t>
      </w:r>
      <w:r w:rsidR="0031358D">
        <w:t xml:space="preserve"> very </w:t>
      </w:r>
      <w:r w:rsidR="00C3610E">
        <w:t xml:space="preserve">low probability for classification. </w:t>
      </w:r>
      <w:r w:rsidR="004C3CB4">
        <w:t>I</w:t>
      </w:r>
      <w:r w:rsidR="00DE031C">
        <w:t xml:space="preserve">ndividuals </w:t>
      </w:r>
      <w:r w:rsidR="00C3610E">
        <w:t xml:space="preserve">with scores falling between these two thresholds </w:t>
      </w:r>
      <w:r w:rsidR="00DE031C">
        <w:t>might</w:t>
      </w:r>
      <w:r w:rsidR="00C3610E">
        <w:t xml:space="preserve"> be candidates for inclusion in observational studies or SLE prevention trials. Due to insufficient time at the </w:t>
      </w:r>
      <w:r w:rsidR="002335A2">
        <w:t xml:space="preserve">November </w:t>
      </w:r>
      <w:r w:rsidR="00C3610E">
        <w:t xml:space="preserve">2016 meeting, the lower threshold was </w:t>
      </w:r>
      <w:r w:rsidR="00327AA3">
        <w:t xml:space="preserve">addressed in </w:t>
      </w:r>
      <w:r w:rsidR="00C3610E">
        <w:t>emails</w:t>
      </w:r>
      <w:r w:rsidR="00327AA3">
        <w:t>, secondary exercises,</w:t>
      </w:r>
      <w:r w:rsidR="00C3610E">
        <w:t xml:space="preserve"> and conference calls in the </w:t>
      </w:r>
      <w:r w:rsidR="007A272D">
        <w:t>next</w:t>
      </w:r>
      <w:r w:rsidR="00C3610E">
        <w:t xml:space="preserve"> two months.</w:t>
      </w:r>
      <w:r>
        <w:t xml:space="preserve"> </w:t>
      </w:r>
      <w:r w:rsidR="00952F33">
        <w:t xml:space="preserve">SLE </w:t>
      </w:r>
      <w:r w:rsidR="007A272D">
        <w:t>experts</w:t>
      </w:r>
      <w:r w:rsidR="003D06B9">
        <w:t xml:space="preserve"> were asked to rate </w:t>
      </w:r>
      <w:r w:rsidR="003D06B9" w:rsidRPr="00D665A2">
        <w:t xml:space="preserve">the </w:t>
      </w:r>
      <w:r w:rsidR="009A3F33" w:rsidRPr="00D665A2">
        <w:t>cases that</w:t>
      </w:r>
      <w:r w:rsidR="009A3F33" w:rsidRPr="002304AC">
        <w:t xml:space="preserve"> fell below </w:t>
      </w:r>
      <w:r w:rsidR="009A3F33" w:rsidRPr="002304AC">
        <w:lastRenderedPageBreak/>
        <w:t>the upper threshold score as</w:t>
      </w:r>
      <w:r w:rsidR="00532A28">
        <w:t xml:space="preserve"> </w:t>
      </w:r>
      <w:r w:rsidR="009A3F33" w:rsidRPr="002304AC">
        <w:t xml:space="preserve">“probable SLE”, “possible SLE”, or “unlikely SLE”. The score of the case for which </w:t>
      </w:r>
      <w:r w:rsidR="00532208" w:rsidRPr="00B84B86">
        <w:t>≥</w:t>
      </w:r>
      <w:r w:rsidR="00532208">
        <w:t>70%</w:t>
      </w:r>
      <w:r w:rsidR="009A3F33" w:rsidRPr="002304AC">
        <w:t xml:space="preserve"> indicated “unlikely SLE” was </w:t>
      </w:r>
      <w:r w:rsidR="007A272D">
        <w:t>assigned</w:t>
      </w:r>
      <w:r w:rsidR="009A3F33" w:rsidRPr="002304AC">
        <w:t xml:space="preserve"> as the </w:t>
      </w:r>
      <w:r w:rsidR="00090A74">
        <w:t xml:space="preserve">lower </w:t>
      </w:r>
      <w:r w:rsidR="009A3F33" w:rsidRPr="002304AC">
        <w:t xml:space="preserve">threshold. </w:t>
      </w:r>
    </w:p>
    <w:p w14:paraId="5DEAD53F" w14:textId="77777777" w:rsidR="00F552CF" w:rsidRDefault="00F552CF" w:rsidP="00A051A1">
      <w:pPr>
        <w:spacing w:line="480" w:lineRule="auto"/>
      </w:pPr>
    </w:p>
    <w:p w14:paraId="1503C80D" w14:textId="77777777" w:rsidR="00F552CF" w:rsidRDefault="00F552CF" w:rsidP="00A051A1">
      <w:pPr>
        <w:spacing w:line="480" w:lineRule="auto"/>
        <w:rPr>
          <w:b/>
        </w:rPr>
      </w:pPr>
      <w:r w:rsidRPr="00F552CF">
        <w:rPr>
          <w:b/>
        </w:rPr>
        <w:t>RESULTS</w:t>
      </w:r>
    </w:p>
    <w:p w14:paraId="0C7A3433" w14:textId="77777777" w:rsidR="00A81A7F" w:rsidRDefault="00A81A7F" w:rsidP="00A051A1">
      <w:pPr>
        <w:spacing w:line="480" w:lineRule="auto"/>
        <w:rPr>
          <w:b/>
        </w:rPr>
      </w:pPr>
    </w:p>
    <w:p w14:paraId="41C5262E" w14:textId="3C8DC8B6" w:rsidR="00A81A7F" w:rsidRPr="00A81A7F" w:rsidRDefault="00A81A7F" w:rsidP="00A81A7F">
      <w:pPr>
        <w:spacing w:line="480" w:lineRule="auto"/>
      </w:pPr>
      <w:r>
        <w:t xml:space="preserve">At the in-person meeting, </w:t>
      </w:r>
      <w:r w:rsidRPr="00A81A7F">
        <w:t>SLE experts agreed that classification as SLE means a patient is appropriate for inclusion in SLE clinical research—and that classification as SLE should </w:t>
      </w:r>
      <w:r w:rsidRPr="00A81A7F">
        <w:rPr>
          <w:i/>
          <w:iCs/>
        </w:rPr>
        <w:t>not</w:t>
      </w:r>
      <w:r w:rsidRPr="00A81A7F">
        <w:t> guide clinical decisions about SLE diagnosis or treatment. Experts agreed that the threshold score should have high specificity for SLE, ensuring a high degree of homogeneity among classified patients and facilitating comparisons across clinical studies. SLE experts reached consensus that patients with overlap syndromes could be classified as SLE if they met SLE classification criteria, allowing clinical investigators to decide whether to include or exclude patients with overlap syndromes in specific research studies</w:t>
      </w:r>
      <w:r>
        <w:t xml:space="preserve">. </w:t>
      </w:r>
    </w:p>
    <w:p w14:paraId="4D1E5F5B" w14:textId="77777777" w:rsidR="00E301AF" w:rsidRDefault="00E301AF" w:rsidP="00E301AF">
      <w:pPr>
        <w:spacing w:line="480" w:lineRule="auto"/>
        <w:rPr>
          <w:b/>
        </w:rPr>
      </w:pPr>
    </w:p>
    <w:p w14:paraId="213D0E96" w14:textId="04B006AE" w:rsidR="008D0AC5" w:rsidRPr="003574C8" w:rsidRDefault="004D3271" w:rsidP="00E301AF">
      <w:pPr>
        <w:spacing w:line="480" w:lineRule="auto"/>
      </w:pPr>
      <w:r>
        <w:rPr>
          <w:b/>
        </w:rPr>
        <w:t>Review of</w:t>
      </w:r>
      <w:r w:rsidR="00E12048" w:rsidRPr="00E301AF">
        <w:rPr>
          <w:b/>
        </w:rPr>
        <w:t xml:space="preserve"> scoring</w:t>
      </w:r>
      <w:r w:rsidR="00623169" w:rsidRPr="00E301AF">
        <w:rPr>
          <w:b/>
        </w:rPr>
        <w:t xml:space="preserve"> and </w:t>
      </w:r>
      <w:r w:rsidR="00E12048" w:rsidRPr="00E301AF">
        <w:rPr>
          <w:b/>
        </w:rPr>
        <w:t xml:space="preserve">criteria </w:t>
      </w:r>
      <w:r w:rsidR="00623169" w:rsidRPr="00E301AF">
        <w:rPr>
          <w:b/>
        </w:rPr>
        <w:t>refinement</w:t>
      </w:r>
      <w:r w:rsidR="002D1542">
        <w:t xml:space="preserve">. </w:t>
      </w:r>
      <w:r w:rsidR="00E301AF">
        <w:t xml:space="preserve">There was </w:t>
      </w:r>
      <w:r w:rsidR="008A1B0B">
        <w:t xml:space="preserve">considerable inconsistency </w:t>
      </w:r>
      <w:r w:rsidR="00E301AF">
        <w:t xml:space="preserve">between SLE experts </w:t>
      </w:r>
      <w:r w:rsidR="009B3F33">
        <w:t>using the</w:t>
      </w:r>
      <w:r w:rsidR="00E301AF">
        <w:t xml:space="preserve"> </w:t>
      </w:r>
      <w:proofErr w:type="spellStart"/>
      <w:r w:rsidR="004230DD">
        <w:t>REDCap</w:t>
      </w:r>
      <w:proofErr w:type="spellEnd"/>
      <w:r w:rsidR="004230DD">
        <w:t xml:space="preserve"> </w:t>
      </w:r>
      <w:r w:rsidR="009B3F33">
        <w:t>form to score cases</w:t>
      </w:r>
      <w:r w:rsidR="00A64B4A">
        <w:t>. Each expert scored a total of 200 items (</w:t>
      </w:r>
      <w:r w:rsidR="00505586">
        <w:t xml:space="preserve">20 cases, </w:t>
      </w:r>
      <w:r w:rsidR="00A64B4A">
        <w:t xml:space="preserve">10 domains); all 17 experts scored 127/200 (64%) domains </w:t>
      </w:r>
      <w:proofErr w:type="gramStart"/>
      <w:r w:rsidR="00A64B4A">
        <w:t>exactly the same</w:t>
      </w:r>
      <w:proofErr w:type="gramEnd"/>
      <w:r w:rsidR="00A64B4A">
        <w:t>.</w:t>
      </w:r>
      <w:r w:rsidR="00FF70A9">
        <w:t xml:space="preserve"> </w:t>
      </w:r>
      <w:r w:rsidR="00623169">
        <w:t xml:space="preserve">Reasons for </w:t>
      </w:r>
      <w:r w:rsidR="00A64B4A">
        <w:t>discrepant</w:t>
      </w:r>
      <w:r w:rsidR="00623169">
        <w:t xml:space="preserve"> data entry </w:t>
      </w:r>
      <w:r w:rsidR="00C74472">
        <w:t xml:space="preserve">included human error in data entry, not following the instructions, variability in interpreting the candidate criteria based on context, and different interpretations of criteria definitions (see </w:t>
      </w:r>
      <w:r w:rsidR="00C74472" w:rsidRPr="00C74472">
        <w:rPr>
          <w:b/>
        </w:rPr>
        <w:t>Supplement 1</w:t>
      </w:r>
      <w:r w:rsidR="00C74472">
        <w:t xml:space="preserve"> for detail</w:t>
      </w:r>
      <w:r w:rsidR="0060517D">
        <w:t>s</w:t>
      </w:r>
      <w:r w:rsidR="00C74472">
        <w:t>).</w:t>
      </w:r>
    </w:p>
    <w:p w14:paraId="27E98A34" w14:textId="77777777" w:rsidR="005F0D65" w:rsidRPr="00027A93" w:rsidRDefault="005F0D65" w:rsidP="00A051A1">
      <w:pPr>
        <w:pStyle w:val="ListParagraph"/>
        <w:spacing w:line="480" w:lineRule="auto"/>
      </w:pPr>
    </w:p>
    <w:p w14:paraId="37D3EE5F" w14:textId="552CC093" w:rsidR="00A63EF0" w:rsidRPr="00A63EF0" w:rsidRDefault="00A63EF0" w:rsidP="00CE3437">
      <w:pPr>
        <w:spacing w:line="480" w:lineRule="auto"/>
      </w:pPr>
      <w:r>
        <w:rPr>
          <w:b/>
        </w:rPr>
        <w:t>Review of the rank-ordering exercise</w:t>
      </w:r>
      <w:r>
        <w:t xml:space="preserve">. There was agreement on the cases that the majority of SLE experts ranked the highest and lowest, but a spectrum </w:t>
      </w:r>
      <w:r w:rsidR="008329C1">
        <w:t>of ranking for cases in between</w:t>
      </w:r>
      <w:r w:rsidR="00532FEF">
        <w:t xml:space="preserve"> </w:t>
      </w:r>
      <w:r w:rsidR="00532FEF">
        <w:lastRenderedPageBreak/>
        <w:t>(</w:t>
      </w:r>
      <w:r w:rsidRPr="00781245">
        <w:rPr>
          <w:b/>
        </w:rPr>
        <w:t>Figure 1</w:t>
      </w:r>
      <w:r w:rsidR="00532FEF" w:rsidRPr="00532FEF">
        <w:t>)</w:t>
      </w:r>
      <w:r w:rsidRPr="00781245">
        <w:t>.</w:t>
      </w:r>
      <w:r>
        <w:t xml:space="preserve"> This reflected the different relative weights that ind</w:t>
      </w:r>
      <w:r w:rsidR="00305DA1">
        <w:t xml:space="preserve">ividual experts attached to particular </w:t>
      </w:r>
      <w:r>
        <w:t>criteria.</w:t>
      </w:r>
      <w:r w:rsidR="008329C1">
        <w:t xml:space="preserve">  </w:t>
      </w:r>
    </w:p>
    <w:p w14:paraId="586C7B91" w14:textId="77777777" w:rsidR="00A63EF0" w:rsidRDefault="00A63EF0" w:rsidP="00CE3437">
      <w:pPr>
        <w:spacing w:line="480" w:lineRule="auto"/>
        <w:rPr>
          <w:b/>
        </w:rPr>
      </w:pPr>
    </w:p>
    <w:p w14:paraId="4567B472" w14:textId="6FBBEA11" w:rsidR="00906BAB" w:rsidRDefault="00E55416" w:rsidP="00CE3437">
      <w:pPr>
        <w:spacing w:line="480" w:lineRule="auto"/>
      </w:pPr>
      <w:r w:rsidRPr="00CE3437">
        <w:rPr>
          <w:b/>
        </w:rPr>
        <w:t>MCDA</w:t>
      </w:r>
      <w:r w:rsidR="004230DD" w:rsidRPr="00CE3437">
        <w:rPr>
          <w:b/>
        </w:rPr>
        <w:t xml:space="preserve"> to determine </w:t>
      </w:r>
      <w:r w:rsidR="00A63EF0">
        <w:rPr>
          <w:b/>
        </w:rPr>
        <w:t xml:space="preserve">consensus </w:t>
      </w:r>
      <w:r w:rsidR="004230DD" w:rsidRPr="00CE3437">
        <w:rPr>
          <w:b/>
        </w:rPr>
        <w:t>weights</w:t>
      </w:r>
      <w:r w:rsidR="00A63EF0">
        <w:rPr>
          <w:b/>
        </w:rPr>
        <w:t xml:space="preserve"> using </w:t>
      </w:r>
      <w:r w:rsidR="00AB21A4">
        <w:rPr>
          <w:b/>
        </w:rPr>
        <w:t>1000minds</w:t>
      </w:r>
      <w:r w:rsidR="00A63EF0" w:rsidRPr="00A63EF0">
        <w:rPr>
          <w:vertAlign w:val="superscript"/>
        </w:rPr>
        <w:t>TM</w:t>
      </w:r>
      <w:r w:rsidR="00A63EF0">
        <w:rPr>
          <w:b/>
        </w:rPr>
        <w:t xml:space="preserve"> software</w:t>
      </w:r>
      <w:r w:rsidR="004230DD" w:rsidRPr="00027A93">
        <w:t>.</w:t>
      </w:r>
      <w:r w:rsidR="00E46DBD">
        <w:t xml:space="preserve"> SLE </w:t>
      </w:r>
      <w:r w:rsidR="00C3084B">
        <w:t>experts</w:t>
      </w:r>
      <w:r w:rsidR="00DA33A9">
        <w:t xml:space="preserve"> anonymously voted on 74</w:t>
      </w:r>
      <w:r w:rsidR="00E46DBD">
        <w:t xml:space="preserve"> pair</w:t>
      </w:r>
      <w:r w:rsidR="00271F84">
        <w:t xml:space="preserve">s of </w:t>
      </w:r>
      <w:r w:rsidR="000F00E3">
        <w:t xml:space="preserve">hypothetical </w:t>
      </w:r>
      <w:r w:rsidR="00271F84">
        <w:t xml:space="preserve">cases. </w:t>
      </w:r>
      <w:r w:rsidR="000F00E3">
        <w:t>Sometimes it was agreed that hypothetical cases</w:t>
      </w:r>
      <w:r w:rsidR="0000669F">
        <w:t xml:space="preserve"> A and B were equally likely to </w:t>
      </w:r>
      <w:r w:rsidR="0000669F" w:rsidRPr="00186CE0">
        <w:t xml:space="preserve">be SLE. </w:t>
      </w:r>
      <w:r w:rsidR="006979FE" w:rsidRPr="00186CE0">
        <w:t>For</w:t>
      </w:r>
      <w:r w:rsidR="00271F84" w:rsidRPr="00186CE0">
        <w:t xml:space="preserve"> a handful of </w:t>
      </w:r>
      <w:r w:rsidR="008648FF" w:rsidRPr="00186CE0">
        <w:t xml:space="preserve">pairwise </w:t>
      </w:r>
      <w:r w:rsidR="000A58C1" w:rsidRPr="00186CE0">
        <w:t>comparisons</w:t>
      </w:r>
      <w:r w:rsidR="000F00E3" w:rsidRPr="00186CE0">
        <w:t>,</w:t>
      </w:r>
      <w:r w:rsidR="000A58C1" w:rsidRPr="00186CE0">
        <w:t xml:space="preserve"> </w:t>
      </w:r>
      <w:r w:rsidR="00906BAB" w:rsidRPr="00186CE0">
        <w:t xml:space="preserve">consensus could not be </w:t>
      </w:r>
      <w:proofErr w:type="gramStart"/>
      <w:r w:rsidR="00906BAB" w:rsidRPr="00186CE0">
        <w:t>reached</w:t>
      </w:r>
      <w:proofErr w:type="gramEnd"/>
      <w:r w:rsidR="00657AC6" w:rsidRPr="00186CE0">
        <w:t xml:space="preserve"> and the decision</w:t>
      </w:r>
      <w:r w:rsidR="00657AC6">
        <w:t xml:space="preserve"> was to </w:t>
      </w:r>
      <w:r w:rsidR="0058018D">
        <w:t xml:space="preserve">defer </w:t>
      </w:r>
      <w:r w:rsidR="0000669F">
        <w:t>that</w:t>
      </w:r>
      <w:r w:rsidR="00271F84">
        <w:t xml:space="preserve"> </w:t>
      </w:r>
      <w:r w:rsidR="00657AC6">
        <w:t>comparison</w:t>
      </w:r>
      <w:r w:rsidR="000F00E3">
        <w:t xml:space="preserve"> and approach their relativity </w:t>
      </w:r>
      <w:r w:rsidR="0000669F">
        <w:t xml:space="preserve">from other pairwise comparisons. </w:t>
      </w:r>
      <w:r w:rsidR="00906BAB">
        <w:t xml:space="preserve">Significant changes to the criteria during this stage </w:t>
      </w:r>
      <w:r w:rsidR="006979FE">
        <w:t>included</w:t>
      </w:r>
      <w:r w:rsidR="00906BAB">
        <w:t>:</w:t>
      </w:r>
    </w:p>
    <w:p w14:paraId="36826529" w14:textId="3A06989C" w:rsidR="00CE3437" w:rsidRDefault="00DC4038" w:rsidP="00CE3437">
      <w:pPr>
        <w:pStyle w:val="ListParagraph"/>
        <w:numPr>
          <w:ilvl w:val="0"/>
          <w:numId w:val="28"/>
        </w:numPr>
        <w:spacing w:line="480" w:lineRule="auto"/>
      </w:pPr>
      <w:r>
        <w:rPr>
          <w:b/>
        </w:rPr>
        <w:t>Mucoc</w:t>
      </w:r>
      <w:r w:rsidR="00657AC6" w:rsidRPr="00CE3437">
        <w:rPr>
          <w:b/>
        </w:rPr>
        <w:t xml:space="preserve">utaneous and </w:t>
      </w:r>
      <w:r w:rsidR="00A42DF9">
        <w:rPr>
          <w:b/>
        </w:rPr>
        <w:t>m</w:t>
      </w:r>
      <w:r w:rsidR="00160656">
        <w:rPr>
          <w:b/>
        </w:rPr>
        <w:t>usculoskeletal</w:t>
      </w:r>
      <w:r w:rsidR="00657AC6" w:rsidRPr="00CE3437">
        <w:rPr>
          <w:b/>
        </w:rPr>
        <w:t xml:space="preserve"> domains</w:t>
      </w:r>
      <w:r w:rsidR="00D46C35" w:rsidRPr="006979FE">
        <w:t xml:space="preserve">. </w:t>
      </w:r>
      <w:r w:rsidR="00C3084B">
        <w:t>SLE experts</w:t>
      </w:r>
      <w:r w:rsidR="005E6B94">
        <w:t xml:space="preserve"> decided that o</w:t>
      </w:r>
      <w:r w:rsidR="00657AC6" w:rsidRPr="006979FE">
        <w:t>bservation by a clinician should be required</w:t>
      </w:r>
      <w:r w:rsidR="006979FE">
        <w:t xml:space="preserve"> for consistency with other c</w:t>
      </w:r>
      <w:r w:rsidR="00657AC6" w:rsidRPr="006979FE">
        <w:t xml:space="preserve">linical domains. </w:t>
      </w:r>
      <w:r w:rsidR="00906BAB" w:rsidRPr="006979FE">
        <w:t xml:space="preserve">The definition of clinician-observed was broadened to include physical examination or review of a photograph. </w:t>
      </w:r>
    </w:p>
    <w:p w14:paraId="436FB760" w14:textId="461AD5A2" w:rsidR="00CE3437" w:rsidRDefault="00D46C35" w:rsidP="00CE3437">
      <w:pPr>
        <w:pStyle w:val="ListParagraph"/>
        <w:numPr>
          <w:ilvl w:val="0"/>
          <w:numId w:val="28"/>
        </w:numPr>
        <w:spacing w:line="480" w:lineRule="auto"/>
      </w:pPr>
      <w:r w:rsidRPr="00CE3437">
        <w:rPr>
          <w:b/>
        </w:rPr>
        <w:t>Neurologic domain</w:t>
      </w:r>
      <w:r w:rsidRPr="006979FE">
        <w:t xml:space="preserve">. Due to disagreement over whether seizure or cranial neuropathy </w:t>
      </w:r>
      <w:r w:rsidR="000A58C1">
        <w:t>was</w:t>
      </w:r>
      <w:r w:rsidR="000A58C1" w:rsidRPr="006979FE">
        <w:t xml:space="preserve"> </w:t>
      </w:r>
      <w:r w:rsidRPr="006979FE">
        <w:t>more specific for SLE (the SLICC</w:t>
      </w:r>
      <w:r w:rsidR="001C7EB2" w:rsidRPr="006979FE">
        <w:fldChar w:fldCharType="begin">
          <w:fldData xml:space="preserve">PEVuZE5vdGU+PENpdGU+PEF1dGhvcj5QZXRyaTwvQXV0aG9yPjxZZWFyPjIwMTI8L1llYXI+PFJl
Y051bT42OTY8L1JlY051bT48RGlzcGxheVRleHQ+WzE3XTwvRGlzcGxheVRleHQ+PHJlY29yZD48
cmVjLW51bWJlcj42OTY8L3JlYy1udW1iZXI+PGZvcmVpZ24ta2V5cz48a2V5IGFwcD0iRU4iIGRi
LWlkPSI1NXcwMnN0cDlhemVmN2VyOXI2eHd4cHFmcjBycng5cHRkMDAiIHRpbWVzdGFtcD0iMTQ1
NzM2ODUyNyI+Njk2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GFiYnItMT5BcnRocml0aXMgYW5kIHJoZXVtYXRpc208L2Fi
YnItM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Oi8vd3d3Lm5jYmkubmxtLm5paC5nb3YvcHVibWVkLzIyNTUzMDc3PC91cmw+
PHVybD5odHRwOi8vb25saW5lbGlicmFyeS53aWxleS5jb20vc3RvcmUvMTAuMTAwMi9hcnQuMzQ0
NzMvYXNzZXQvMzQ0NzNfZnRwLnBkZj92PTEmYW1wO3Q9aWxpZDQyd2gmYW1wO3M9YTgyY2E4NGUx
ZGJjNDUzYzg0NWI4OTU3ZjY2OGE5YzY0MDdkYTljNjwvdXJsPjwvcmVsYXRlZC11cmxzPjwvdXJs
cz48Y3VzdG9tMj5QTUMzNDA5MzExPC9jdXN0b20yPjxlbGVjdHJvbmljLXJlc291cmNlLW51bT4x
MC4xMDAyL2FydC4zNDQ3MzwvZWxlY3Ryb25pYy1yZXNvdXJjZS1udW0+PC9yZWNvcmQ+PC9DaXRl
PjwvRW5kTm90ZT5=
</w:fldData>
        </w:fldChar>
      </w:r>
      <w:r w:rsidR="00AC30E1">
        <w:instrText xml:space="preserve"> ADDIN EN.CITE </w:instrText>
      </w:r>
      <w:r w:rsidR="00AC30E1">
        <w:fldChar w:fldCharType="begin">
          <w:fldData xml:space="preserve">PEVuZE5vdGU+PENpdGU+PEF1dGhvcj5QZXRyaTwvQXV0aG9yPjxZZWFyPjIwMTI8L1llYXI+PFJl
Y051bT42OTY8L1JlY051bT48RGlzcGxheVRleHQ+WzE3XTwvRGlzcGxheVRleHQ+PHJlY29yZD48
cmVjLW51bWJlcj42OTY8L3JlYy1udW1iZXI+PGZvcmVpZ24ta2V5cz48a2V5IGFwcD0iRU4iIGRi
LWlkPSI1NXcwMnN0cDlhemVmN2VyOXI2eHd4cHFmcjBycng5cHRkMDAiIHRpbWVzdGFtcD0iMTQ1
NzM2ODUyNyI+Njk2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GFiYnItMT5BcnRocml0aXMgYW5kIHJoZXVtYXRpc208L2Fi
YnItM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Oi8vd3d3Lm5jYmkubmxtLm5paC5nb3YvcHVibWVkLzIyNTUzMDc3PC91cmw+
PHVybD5odHRwOi8vb25saW5lbGlicmFyeS53aWxleS5jb20vc3RvcmUvMTAuMTAwMi9hcnQuMzQ0
NzMvYXNzZXQvMzQ0NzNfZnRwLnBkZj92PTEmYW1wO3Q9aWxpZDQyd2gmYW1wO3M9YTgyY2E4NGUx
ZGJjNDUzYzg0NWI4OTU3ZjY2OGE5YzY0MDdkYTljNjwvdXJsPjwvcmVsYXRlZC11cmxzPjwvdXJs
cz48Y3VzdG9tMj5QTUMzNDA5MzExPC9jdXN0b20yPjxlbGVjdHJvbmljLXJlc291cmNlLW51bT4x
MC4xMDAyL2FydC4zNDQ3MzwvZWxlY3Ryb25pYy1yZXNvdXJjZS1udW0+PC9yZWNvcmQ+PC9DaXRl
PjwvRW5kTm90ZT5=
</w:fldData>
        </w:fldChar>
      </w:r>
      <w:r w:rsidR="00AC30E1">
        <w:instrText xml:space="preserve"> ADDIN EN.CITE.DATA </w:instrText>
      </w:r>
      <w:r w:rsidR="00AC30E1">
        <w:fldChar w:fldCharType="end"/>
      </w:r>
      <w:r w:rsidR="001C7EB2" w:rsidRPr="006979FE">
        <w:fldChar w:fldCharType="separate"/>
      </w:r>
      <w:r w:rsidR="00AC30E1">
        <w:rPr>
          <w:noProof/>
        </w:rPr>
        <w:t>[17]</w:t>
      </w:r>
      <w:r w:rsidR="001C7EB2" w:rsidRPr="006979FE">
        <w:fldChar w:fldCharType="end"/>
      </w:r>
      <w:r w:rsidRPr="006979FE">
        <w:t xml:space="preserve"> and ACR 1982</w:t>
      </w:r>
      <w:r w:rsidR="001C7EB2" w:rsidRPr="006979FE">
        <w:fldChar w:fldCharType="begin">
          <w:fldData xml:space="preserve">PEVuZE5vdGU+PENpdGU+PEF1dGhvcj5UYW48L0F1dGhvcj48WWVhcj4xOTgyPC9ZZWFyPjxSZWNO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</w:fldData>
        </w:fldChar>
      </w:r>
      <w:r w:rsidR="00AC30E1">
        <w:instrText xml:space="preserve"> ADDIN EN.CITE </w:instrText>
      </w:r>
      <w:r w:rsidR="00AC30E1">
        <w:fldChar w:fldCharType="begin">
          <w:fldData xml:space="preserve">PEVuZE5vdGU+PENpdGU+PEF1dGhvcj5UYW48L0F1dGhvcj48WWVhcj4xOTgyPC9ZZWFyPjxSZWNO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</w:fldData>
        </w:fldChar>
      </w:r>
      <w:r w:rsidR="00AC30E1">
        <w:instrText xml:space="preserve"> ADDIN EN.CITE.DATA </w:instrText>
      </w:r>
      <w:r w:rsidR="00AC30E1">
        <w:fldChar w:fldCharType="end"/>
      </w:r>
      <w:r w:rsidR="001C7EB2" w:rsidRPr="006979FE">
        <w:fldChar w:fldCharType="separate"/>
      </w:r>
      <w:r w:rsidR="00AC30E1">
        <w:rPr>
          <w:noProof/>
        </w:rPr>
        <w:t>[18]</w:t>
      </w:r>
      <w:r w:rsidR="001C7EB2" w:rsidRPr="006979FE">
        <w:fldChar w:fldCharType="end"/>
      </w:r>
      <w:r w:rsidRPr="006979FE">
        <w:t xml:space="preserve"> manuscripts did not present the specificity of these individual items), and because the prevalence of cranial neuropathy is v</w:t>
      </w:r>
      <w:r w:rsidR="00380062" w:rsidRPr="006979FE">
        <w:t>ery low in SLE (and none of the 16</w:t>
      </w:r>
      <w:r w:rsidR="0047539A">
        <w:t>4</w:t>
      </w:r>
      <w:r w:rsidRPr="006979FE">
        <w:t xml:space="preserve"> </w:t>
      </w:r>
      <w:r w:rsidR="001A13B6">
        <w:t>patient</w:t>
      </w:r>
      <w:r w:rsidR="00C3084B">
        <w:t xml:space="preserve"> </w:t>
      </w:r>
      <w:r w:rsidRPr="006979FE">
        <w:t xml:space="preserve">cases had cranial neuropathy), the group reached consensus to remove cranial neuropathy. </w:t>
      </w:r>
    </w:p>
    <w:p w14:paraId="3B5BF49D" w14:textId="37C93108" w:rsidR="00E0552B" w:rsidRDefault="00D46C35" w:rsidP="00E0552B">
      <w:pPr>
        <w:pStyle w:val="ListParagraph"/>
        <w:numPr>
          <w:ilvl w:val="0"/>
          <w:numId w:val="28"/>
        </w:numPr>
        <w:spacing w:line="480" w:lineRule="auto"/>
      </w:pPr>
      <w:r w:rsidRPr="00CE3437">
        <w:rPr>
          <w:b/>
        </w:rPr>
        <w:t>Renal domain</w:t>
      </w:r>
      <w:r w:rsidRPr="006979FE">
        <w:t xml:space="preserve">. </w:t>
      </w:r>
      <w:r w:rsidR="001A13B6">
        <w:t>SLE experts</w:t>
      </w:r>
      <w:r w:rsidRPr="006979FE">
        <w:t xml:space="preserve"> </w:t>
      </w:r>
      <w:r w:rsidR="00595E13" w:rsidRPr="006979FE">
        <w:t>decided</w:t>
      </w:r>
      <w:r w:rsidRPr="006979FE">
        <w:t xml:space="preserve"> that </w:t>
      </w:r>
      <w:r w:rsidR="00906BAB" w:rsidRPr="006979FE">
        <w:t>Class VI lupus nephritis</w:t>
      </w:r>
      <w:r w:rsidR="00CE232D">
        <w:t xml:space="preserve"> </w:t>
      </w:r>
      <w:r w:rsidR="000A58C1">
        <w:t>was</w:t>
      </w:r>
      <w:r w:rsidR="000A58C1" w:rsidRPr="006979FE">
        <w:t xml:space="preserve"> </w:t>
      </w:r>
      <w:r w:rsidRPr="006979FE">
        <w:t>not</w:t>
      </w:r>
      <w:r w:rsidR="00906BAB" w:rsidRPr="006979FE">
        <w:t xml:space="preserve"> specific for SL</w:t>
      </w:r>
      <w:r w:rsidR="00595E13" w:rsidRPr="006979FE">
        <w:t>E based on clinical</w:t>
      </w:r>
      <w:r w:rsidR="00595E13">
        <w:t xml:space="preserve"> experience and lack of published data,</w:t>
      </w:r>
      <w:r w:rsidR="00906BAB" w:rsidRPr="000E59A4">
        <w:t xml:space="preserve"> and agreed </w:t>
      </w:r>
      <w:r w:rsidR="0023307A">
        <w:t>upon</w:t>
      </w:r>
      <w:r w:rsidR="00906BAB" w:rsidRPr="000E59A4">
        <w:t xml:space="preserve"> </w:t>
      </w:r>
      <w:r w:rsidR="00A16FD6">
        <w:t>removing</w:t>
      </w:r>
      <w:r w:rsidR="00906BAB" w:rsidRPr="000E59A4">
        <w:t xml:space="preserve"> Class VI </w:t>
      </w:r>
      <w:r w:rsidR="000B527E">
        <w:t>nephritis</w:t>
      </w:r>
      <w:r w:rsidR="00906BAB" w:rsidRPr="000E59A4">
        <w:t xml:space="preserve">. </w:t>
      </w:r>
      <w:r w:rsidR="006A59A3">
        <w:t xml:space="preserve">Importantly, since historical manifestations are included in the scoring system, previous evidence of class II, III, IV, or V lupus nephritis would be fully accounted for. These steps resulted in the updated definitions depicted in </w:t>
      </w:r>
      <w:r w:rsidR="006A59A3" w:rsidRPr="00CE3437">
        <w:rPr>
          <w:b/>
        </w:rPr>
        <w:t>Table 1</w:t>
      </w:r>
      <w:r w:rsidR="006A59A3">
        <w:t>.</w:t>
      </w:r>
    </w:p>
    <w:p w14:paraId="65B7312B" w14:textId="77777777" w:rsidR="00E0552B" w:rsidRDefault="00E0552B" w:rsidP="00E0552B">
      <w:pPr>
        <w:spacing w:line="480" w:lineRule="auto"/>
      </w:pPr>
    </w:p>
    <w:tbl>
      <w:tblPr>
        <w:tblStyle w:val="TableGrid"/>
        <w:tblpPr w:leftFromText="180" w:rightFromText="180" w:vertAnchor="text" w:horzAnchor="page" w:tblpX="1450" w:tblpY="20"/>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76"/>
      </w:tblGrid>
      <w:tr w:rsidR="001D1D0B" w14:paraId="45BC1E42" w14:textId="77777777" w:rsidTr="00263F4A">
        <w:trPr>
          <w:trHeight w:val="440"/>
        </w:trPr>
        <w:tc>
          <w:tcPr>
            <w:tcW w:w="9576" w:type="dxa"/>
            <w:tcBorders>
              <w:bottom w:val="single" w:sz="4" w:space="0" w:color="auto"/>
            </w:tcBorders>
            <w:shd w:val="clear" w:color="auto" w:fill="auto"/>
            <w:vAlign w:val="center"/>
          </w:tcPr>
          <w:p w14:paraId="036E9E50" w14:textId="0815F972" w:rsidR="001D1D0B" w:rsidRPr="00650A07" w:rsidRDefault="001D1D0B" w:rsidP="003763BA">
            <w:pPr>
              <w:rPr>
                <w:b/>
              </w:rPr>
            </w:pPr>
            <w:r>
              <w:rPr>
                <w:b/>
              </w:rPr>
              <w:t>Table 1</w:t>
            </w:r>
            <w:r w:rsidRPr="00CE232D">
              <w:rPr>
                <w:b/>
              </w:rPr>
              <w:t xml:space="preserve">. </w:t>
            </w:r>
            <w:r w:rsidR="003763BA" w:rsidRPr="00CE232D">
              <w:rPr>
                <w:b/>
              </w:rPr>
              <w:t>Provisional</w:t>
            </w:r>
            <w:r w:rsidRPr="00CE232D">
              <w:rPr>
                <w:b/>
              </w:rPr>
              <w:t xml:space="preserve"> SLE</w:t>
            </w:r>
            <w:r>
              <w:rPr>
                <w:b/>
              </w:rPr>
              <w:t xml:space="preserve"> classification c</w:t>
            </w:r>
            <w:r w:rsidRPr="00650A07">
              <w:rPr>
                <w:b/>
              </w:rPr>
              <w:t xml:space="preserve">riteria </w:t>
            </w:r>
            <w:r>
              <w:rPr>
                <w:b/>
              </w:rPr>
              <w:t>organization and definitions</w:t>
            </w:r>
          </w:p>
        </w:tc>
      </w:tr>
      <w:tr w:rsidR="008E46BB" w14:paraId="54B8F52F" w14:textId="77777777" w:rsidTr="00263F4A">
        <w:trPr>
          <w:trHeight w:val="304"/>
        </w:trPr>
        <w:tc>
          <w:tcPr>
            <w:tcW w:w="9576" w:type="dxa"/>
            <w:tcBorders>
              <w:bottom w:val="single" w:sz="4" w:space="0" w:color="auto"/>
            </w:tcBorders>
            <w:shd w:val="clear" w:color="auto" w:fill="auto"/>
            <w:vAlign w:val="center"/>
          </w:tcPr>
          <w:p w14:paraId="56A2DE6B" w14:textId="4C9FD124" w:rsidR="008E46BB" w:rsidRDefault="008E46BB" w:rsidP="001D1D0B">
            <w:pPr>
              <w:rPr>
                <w:b/>
                <w:sz w:val="22"/>
                <w:szCs w:val="22"/>
              </w:rPr>
            </w:pPr>
            <w:r>
              <w:rPr>
                <w:b/>
                <w:sz w:val="22"/>
                <w:szCs w:val="22"/>
              </w:rPr>
              <w:lastRenderedPageBreak/>
              <w:t>Opening Statement</w:t>
            </w:r>
            <w:r w:rsidR="00CC539F">
              <w:rPr>
                <w:b/>
                <w:sz w:val="22"/>
                <w:szCs w:val="22"/>
              </w:rPr>
              <w:t>s</w:t>
            </w:r>
            <w:r>
              <w:rPr>
                <w:b/>
                <w:sz w:val="22"/>
                <w:szCs w:val="22"/>
              </w:rPr>
              <w:t>:</w:t>
            </w:r>
          </w:p>
          <w:p w14:paraId="28B92A1E" w14:textId="1146C88B" w:rsidR="008E46BB" w:rsidRPr="008E46BB" w:rsidRDefault="008E46BB" w:rsidP="008E46BB">
            <w:pPr>
              <w:rPr>
                <w:sz w:val="22"/>
                <w:szCs w:val="22"/>
              </w:rPr>
            </w:pPr>
            <w:r w:rsidRPr="008E46BB">
              <w:rPr>
                <w:b/>
                <w:sz w:val="22"/>
                <w:szCs w:val="22"/>
              </w:rPr>
              <w:t>•</w:t>
            </w:r>
            <w:r>
              <w:rPr>
                <w:b/>
                <w:sz w:val="22"/>
                <w:szCs w:val="22"/>
              </w:rPr>
              <w:t xml:space="preserve"> </w:t>
            </w:r>
            <w:r w:rsidRPr="008E46BB">
              <w:rPr>
                <w:sz w:val="22"/>
                <w:szCs w:val="22"/>
              </w:rPr>
              <w:t xml:space="preserve">A history of a positive ANA by Hep 2 immunofluorescence ≥1:80 is required for consideration of a person for SLE classification. </w:t>
            </w:r>
          </w:p>
          <w:p w14:paraId="02A5C77B" w14:textId="638832BE" w:rsidR="008E46BB" w:rsidRPr="008E46BB" w:rsidRDefault="008E46BB" w:rsidP="008E46BB">
            <w:pPr>
              <w:rPr>
                <w:sz w:val="22"/>
                <w:szCs w:val="22"/>
              </w:rPr>
            </w:pPr>
            <w:r>
              <w:rPr>
                <w:sz w:val="22"/>
                <w:szCs w:val="22"/>
              </w:rPr>
              <w:t xml:space="preserve">• </w:t>
            </w:r>
            <w:r w:rsidRPr="008E46BB">
              <w:rPr>
                <w:sz w:val="22"/>
                <w:szCs w:val="22"/>
              </w:rPr>
              <w:t xml:space="preserve">For each criterion, do not score if a cause more likely than SLE exists (such as infection, malignancy, medication, rosacea, endocrine disorder, other autoimmune disease). </w:t>
            </w:r>
          </w:p>
          <w:p w14:paraId="0468DC3F" w14:textId="7B0F9057" w:rsidR="008E46BB" w:rsidRPr="008E46BB" w:rsidRDefault="008E46BB" w:rsidP="008E46BB">
            <w:pPr>
              <w:rPr>
                <w:sz w:val="22"/>
                <w:szCs w:val="22"/>
              </w:rPr>
            </w:pPr>
            <w:r>
              <w:rPr>
                <w:sz w:val="22"/>
                <w:szCs w:val="22"/>
              </w:rPr>
              <w:t xml:space="preserve">• </w:t>
            </w:r>
            <w:r w:rsidRPr="008E46BB">
              <w:rPr>
                <w:sz w:val="22"/>
                <w:szCs w:val="22"/>
              </w:rPr>
              <w:t xml:space="preserve">Occurrence of a criterion on at least one occasion is sufficient. </w:t>
            </w:r>
          </w:p>
          <w:p w14:paraId="40E829D4" w14:textId="1F215A56" w:rsidR="008E46BB" w:rsidRPr="008E46BB" w:rsidRDefault="008E46BB" w:rsidP="008E46BB">
            <w:pPr>
              <w:rPr>
                <w:sz w:val="22"/>
                <w:szCs w:val="22"/>
              </w:rPr>
            </w:pPr>
            <w:r>
              <w:rPr>
                <w:sz w:val="22"/>
                <w:szCs w:val="22"/>
              </w:rPr>
              <w:t xml:space="preserve">• </w:t>
            </w:r>
            <w:r w:rsidRPr="008E46BB">
              <w:rPr>
                <w:sz w:val="22"/>
                <w:szCs w:val="22"/>
              </w:rPr>
              <w:t>Criteria need not occur simultaneously.</w:t>
            </w:r>
          </w:p>
          <w:p w14:paraId="0B61B162" w14:textId="5D934B1D" w:rsidR="008E46BB" w:rsidRPr="008E46BB" w:rsidRDefault="008E46BB" w:rsidP="008E46BB">
            <w:pPr>
              <w:rPr>
                <w:sz w:val="22"/>
                <w:szCs w:val="22"/>
              </w:rPr>
            </w:pPr>
            <w:r>
              <w:rPr>
                <w:sz w:val="22"/>
                <w:szCs w:val="22"/>
              </w:rPr>
              <w:t xml:space="preserve">• </w:t>
            </w:r>
            <w:r w:rsidRPr="008E46BB">
              <w:rPr>
                <w:sz w:val="22"/>
                <w:szCs w:val="22"/>
              </w:rPr>
              <w:t>At least one clinical criterion must be present.</w:t>
            </w:r>
          </w:p>
          <w:p w14:paraId="6EF8AAAF" w14:textId="76B58860" w:rsidR="008E46BB" w:rsidRPr="008E46BB" w:rsidRDefault="008E46BB" w:rsidP="001D1D0B">
            <w:pPr>
              <w:rPr>
                <w:sz w:val="22"/>
                <w:szCs w:val="22"/>
              </w:rPr>
            </w:pPr>
            <w:r>
              <w:rPr>
                <w:sz w:val="22"/>
                <w:szCs w:val="22"/>
              </w:rPr>
              <w:t xml:space="preserve">• </w:t>
            </w:r>
            <w:r w:rsidRPr="008E46BB">
              <w:rPr>
                <w:sz w:val="22"/>
                <w:szCs w:val="22"/>
              </w:rPr>
              <w:t xml:space="preserve">Within each domain, only the highest weighted criterion is counted toward the total score. </w:t>
            </w:r>
          </w:p>
        </w:tc>
      </w:tr>
      <w:tr w:rsidR="001D1D0B" w14:paraId="56981930" w14:textId="77777777" w:rsidTr="00263F4A">
        <w:trPr>
          <w:trHeight w:val="304"/>
        </w:trPr>
        <w:tc>
          <w:tcPr>
            <w:tcW w:w="9576" w:type="dxa"/>
            <w:tcBorders>
              <w:bottom w:val="single" w:sz="4" w:space="0" w:color="auto"/>
            </w:tcBorders>
            <w:shd w:val="clear" w:color="auto" w:fill="E6E6E6"/>
            <w:vAlign w:val="center"/>
          </w:tcPr>
          <w:p w14:paraId="5CE19EDB" w14:textId="77777777" w:rsidR="001D1D0B" w:rsidRPr="00650A07" w:rsidRDefault="001D1D0B" w:rsidP="001D1D0B">
            <w:pPr>
              <w:rPr>
                <w:b/>
                <w:sz w:val="22"/>
                <w:szCs w:val="22"/>
              </w:rPr>
            </w:pPr>
            <w:r w:rsidRPr="00650A07">
              <w:rPr>
                <w:b/>
                <w:sz w:val="22"/>
                <w:szCs w:val="22"/>
              </w:rPr>
              <w:t>Clinical domains and criteria</w:t>
            </w:r>
          </w:p>
        </w:tc>
      </w:tr>
      <w:tr w:rsidR="001D1D0B" w:rsidRPr="00EB0FA3" w14:paraId="5DC78896" w14:textId="77777777" w:rsidTr="001D1D0B">
        <w:trPr>
          <w:trHeight w:val="286"/>
        </w:trPr>
        <w:tc>
          <w:tcPr>
            <w:tcW w:w="9576" w:type="dxa"/>
            <w:tcBorders>
              <w:bottom w:val="nil"/>
            </w:tcBorders>
            <w:vAlign w:val="center"/>
          </w:tcPr>
          <w:p w14:paraId="240B3A47" w14:textId="608C6EBD" w:rsidR="001D1D0B" w:rsidRPr="00EB0FA3" w:rsidRDefault="001D1D0B" w:rsidP="005929B0">
            <w:pPr>
              <w:rPr>
                <w:b/>
                <w:sz w:val="22"/>
                <w:szCs w:val="22"/>
              </w:rPr>
            </w:pPr>
            <w:r w:rsidRPr="00EB0FA3">
              <w:rPr>
                <w:b/>
                <w:sz w:val="22"/>
                <w:szCs w:val="22"/>
              </w:rPr>
              <w:t xml:space="preserve">Constitutional </w:t>
            </w:r>
          </w:p>
        </w:tc>
      </w:tr>
      <w:tr w:rsidR="001D1D0B" w:rsidRPr="00EB0FA3" w14:paraId="22920B59" w14:textId="77777777" w:rsidTr="001D1D0B">
        <w:tc>
          <w:tcPr>
            <w:tcW w:w="9576" w:type="dxa"/>
            <w:tcBorders>
              <w:top w:val="nil"/>
              <w:bottom w:val="single" w:sz="4" w:space="0" w:color="auto"/>
            </w:tcBorders>
            <w:vAlign w:val="center"/>
          </w:tcPr>
          <w:p w14:paraId="4ACFD7AE" w14:textId="77777777" w:rsidR="001D1D0B" w:rsidRPr="00EB0FA3" w:rsidRDefault="001D1D0B" w:rsidP="001D1D0B">
            <w:pPr>
              <w:pStyle w:val="ListParagraph"/>
              <w:numPr>
                <w:ilvl w:val="0"/>
                <w:numId w:val="10"/>
              </w:numPr>
              <w:ind w:left="450" w:hanging="180"/>
              <w:rPr>
                <w:sz w:val="22"/>
                <w:szCs w:val="22"/>
              </w:rPr>
            </w:pPr>
            <w:r w:rsidRPr="00EB0FA3">
              <w:rPr>
                <w:b/>
                <w:sz w:val="22"/>
                <w:szCs w:val="22"/>
              </w:rPr>
              <w:t>Fever</w:t>
            </w:r>
            <w:r w:rsidRPr="00EB0FA3">
              <w:rPr>
                <w:sz w:val="22"/>
                <w:szCs w:val="22"/>
              </w:rPr>
              <w:t>: &gt;38.3 Celsius with no other source identified</w:t>
            </w:r>
          </w:p>
        </w:tc>
      </w:tr>
      <w:tr w:rsidR="005929B0" w:rsidRPr="00EB0FA3" w14:paraId="70B7DF36" w14:textId="77777777" w:rsidTr="005929B0">
        <w:tc>
          <w:tcPr>
            <w:tcW w:w="9576" w:type="dxa"/>
            <w:tcBorders>
              <w:top w:val="single" w:sz="4" w:space="0" w:color="auto"/>
              <w:bottom w:val="nil"/>
            </w:tcBorders>
            <w:vAlign w:val="center"/>
          </w:tcPr>
          <w:p w14:paraId="42FFF71D" w14:textId="06813B3B" w:rsidR="005929B0" w:rsidRPr="00186CE0" w:rsidRDefault="005929B0" w:rsidP="005929B0">
            <w:pPr>
              <w:ind w:left="180" w:hanging="180"/>
              <w:rPr>
                <w:b/>
                <w:sz w:val="22"/>
                <w:szCs w:val="22"/>
              </w:rPr>
            </w:pPr>
            <w:r w:rsidRPr="00EB0FA3">
              <w:rPr>
                <w:b/>
                <w:sz w:val="22"/>
                <w:szCs w:val="22"/>
              </w:rPr>
              <w:t xml:space="preserve">Hematologic </w:t>
            </w:r>
          </w:p>
        </w:tc>
      </w:tr>
      <w:tr w:rsidR="005929B0" w:rsidRPr="00EB0FA3" w14:paraId="31219FFD" w14:textId="77777777" w:rsidTr="005929B0">
        <w:tc>
          <w:tcPr>
            <w:tcW w:w="9576" w:type="dxa"/>
            <w:tcBorders>
              <w:top w:val="nil"/>
              <w:bottom w:val="nil"/>
            </w:tcBorders>
            <w:vAlign w:val="center"/>
          </w:tcPr>
          <w:p w14:paraId="58FB05FD" w14:textId="4F937193" w:rsidR="005929B0" w:rsidRPr="005929B0" w:rsidRDefault="005929B0" w:rsidP="005929B0">
            <w:pPr>
              <w:pStyle w:val="ListParagraph"/>
              <w:numPr>
                <w:ilvl w:val="0"/>
                <w:numId w:val="10"/>
              </w:numPr>
              <w:ind w:left="450" w:hanging="180"/>
              <w:rPr>
                <w:b/>
                <w:sz w:val="22"/>
                <w:szCs w:val="22"/>
              </w:rPr>
            </w:pPr>
            <w:r w:rsidRPr="005929B0">
              <w:rPr>
                <w:b/>
                <w:sz w:val="22"/>
                <w:szCs w:val="22"/>
              </w:rPr>
              <w:t>Leukopenia</w:t>
            </w:r>
            <w:r w:rsidRPr="005929B0">
              <w:rPr>
                <w:sz w:val="22"/>
                <w:szCs w:val="22"/>
              </w:rPr>
              <w:t>: WBC &lt;4,000/mm</w:t>
            </w:r>
            <w:r w:rsidRPr="005929B0">
              <w:rPr>
                <w:sz w:val="22"/>
                <w:szCs w:val="22"/>
                <w:vertAlign w:val="superscript"/>
              </w:rPr>
              <w:t>3</w:t>
            </w:r>
          </w:p>
        </w:tc>
      </w:tr>
      <w:tr w:rsidR="005929B0" w:rsidRPr="00EB0FA3" w14:paraId="0C86233A" w14:textId="77777777" w:rsidTr="005929B0">
        <w:tc>
          <w:tcPr>
            <w:tcW w:w="9576" w:type="dxa"/>
            <w:tcBorders>
              <w:top w:val="nil"/>
              <w:bottom w:val="nil"/>
            </w:tcBorders>
            <w:vAlign w:val="center"/>
          </w:tcPr>
          <w:p w14:paraId="72038805" w14:textId="6678E459" w:rsidR="005929B0" w:rsidRPr="005929B0" w:rsidRDefault="005929B0" w:rsidP="005929B0">
            <w:pPr>
              <w:pStyle w:val="ListParagraph"/>
              <w:numPr>
                <w:ilvl w:val="0"/>
                <w:numId w:val="10"/>
              </w:numPr>
              <w:ind w:left="450" w:hanging="180"/>
              <w:rPr>
                <w:b/>
                <w:sz w:val="22"/>
                <w:szCs w:val="22"/>
              </w:rPr>
            </w:pPr>
            <w:r w:rsidRPr="005929B0">
              <w:rPr>
                <w:b/>
                <w:sz w:val="22"/>
                <w:szCs w:val="22"/>
              </w:rPr>
              <w:t>Thrombocytopenia</w:t>
            </w:r>
            <w:r w:rsidRPr="005929B0">
              <w:rPr>
                <w:sz w:val="22"/>
                <w:szCs w:val="22"/>
              </w:rPr>
              <w:t>:  Platelets &lt;100,000/mm</w:t>
            </w:r>
            <w:r w:rsidRPr="005929B0">
              <w:rPr>
                <w:sz w:val="22"/>
                <w:szCs w:val="22"/>
                <w:vertAlign w:val="superscript"/>
              </w:rPr>
              <w:t>3</w:t>
            </w:r>
          </w:p>
        </w:tc>
      </w:tr>
      <w:tr w:rsidR="005929B0" w:rsidRPr="00EB0FA3" w14:paraId="19D910AC" w14:textId="77777777" w:rsidTr="005929B0">
        <w:tc>
          <w:tcPr>
            <w:tcW w:w="9576" w:type="dxa"/>
            <w:tcBorders>
              <w:top w:val="nil"/>
              <w:bottom w:val="single" w:sz="4" w:space="0" w:color="auto"/>
            </w:tcBorders>
            <w:vAlign w:val="center"/>
          </w:tcPr>
          <w:p w14:paraId="110221D8" w14:textId="46DD2344" w:rsidR="005929B0" w:rsidRPr="005929B0" w:rsidRDefault="005929B0" w:rsidP="005929B0">
            <w:pPr>
              <w:pStyle w:val="ListParagraph"/>
              <w:numPr>
                <w:ilvl w:val="0"/>
                <w:numId w:val="10"/>
              </w:numPr>
              <w:ind w:left="450" w:hanging="180"/>
              <w:rPr>
                <w:b/>
                <w:sz w:val="22"/>
                <w:szCs w:val="22"/>
              </w:rPr>
            </w:pPr>
            <w:r w:rsidRPr="005929B0">
              <w:rPr>
                <w:b/>
                <w:sz w:val="22"/>
                <w:szCs w:val="22"/>
              </w:rPr>
              <w:t>Autoimmune hemolysis</w:t>
            </w:r>
            <w:r w:rsidRPr="005929B0">
              <w:rPr>
                <w:sz w:val="22"/>
                <w:szCs w:val="22"/>
              </w:rPr>
              <w:t xml:space="preserve">:  (1) evidence of hemolysis, such as </w:t>
            </w:r>
            <w:proofErr w:type="spellStart"/>
            <w:r w:rsidRPr="005929B0">
              <w:rPr>
                <w:sz w:val="22"/>
                <w:szCs w:val="22"/>
              </w:rPr>
              <w:t>reticulocytosis</w:t>
            </w:r>
            <w:proofErr w:type="spellEnd"/>
            <w:r w:rsidRPr="005929B0">
              <w:rPr>
                <w:sz w:val="22"/>
                <w:szCs w:val="22"/>
              </w:rPr>
              <w:t xml:space="preserve">, low haptoglobin, elevated indirect bilirubin, elevated LDH </w:t>
            </w:r>
            <w:r w:rsidRPr="005929B0">
              <w:rPr>
                <w:sz w:val="22"/>
                <w:szCs w:val="22"/>
                <w:u w:val="single"/>
              </w:rPr>
              <w:t>and</w:t>
            </w:r>
            <w:r w:rsidRPr="005929B0">
              <w:rPr>
                <w:sz w:val="22"/>
                <w:szCs w:val="22"/>
              </w:rPr>
              <w:t xml:space="preserve"> (2) positive </w:t>
            </w:r>
            <w:proofErr w:type="spellStart"/>
            <w:r w:rsidRPr="005929B0">
              <w:rPr>
                <w:sz w:val="22"/>
                <w:szCs w:val="22"/>
              </w:rPr>
              <w:t>Coomb’s</w:t>
            </w:r>
            <w:proofErr w:type="spellEnd"/>
            <w:r w:rsidRPr="005929B0">
              <w:rPr>
                <w:sz w:val="22"/>
                <w:szCs w:val="22"/>
              </w:rPr>
              <w:t xml:space="preserve"> (direct antiglobulin) test</w:t>
            </w:r>
          </w:p>
        </w:tc>
      </w:tr>
      <w:tr w:rsidR="005929B0" w:rsidRPr="00EB0FA3" w14:paraId="337E0510" w14:textId="77777777" w:rsidTr="005929B0">
        <w:tc>
          <w:tcPr>
            <w:tcW w:w="9576" w:type="dxa"/>
            <w:tcBorders>
              <w:top w:val="single" w:sz="4" w:space="0" w:color="auto"/>
              <w:bottom w:val="nil"/>
            </w:tcBorders>
            <w:vAlign w:val="center"/>
          </w:tcPr>
          <w:p w14:paraId="18D80D2C" w14:textId="26C9EF7F" w:rsidR="005929B0" w:rsidRPr="00186CE0" w:rsidRDefault="005929B0" w:rsidP="005929B0">
            <w:pPr>
              <w:ind w:left="180" w:hanging="180"/>
              <w:rPr>
                <w:b/>
                <w:sz w:val="22"/>
                <w:szCs w:val="22"/>
              </w:rPr>
            </w:pPr>
            <w:r>
              <w:rPr>
                <w:b/>
                <w:sz w:val="22"/>
                <w:szCs w:val="22"/>
              </w:rPr>
              <w:t xml:space="preserve">Neuropsychiatric </w:t>
            </w:r>
          </w:p>
        </w:tc>
      </w:tr>
      <w:tr w:rsidR="005929B0" w:rsidRPr="00EB0FA3" w14:paraId="614E7AA5" w14:textId="77777777" w:rsidTr="005929B0">
        <w:tc>
          <w:tcPr>
            <w:tcW w:w="9576" w:type="dxa"/>
            <w:tcBorders>
              <w:top w:val="nil"/>
              <w:bottom w:val="nil"/>
            </w:tcBorders>
            <w:vAlign w:val="center"/>
          </w:tcPr>
          <w:p w14:paraId="0494F382" w14:textId="47594DEA" w:rsidR="005929B0" w:rsidRPr="005929B0" w:rsidRDefault="005929B0" w:rsidP="005929B0">
            <w:pPr>
              <w:pStyle w:val="ListParagraph"/>
              <w:numPr>
                <w:ilvl w:val="0"/>
                <w:numId w:val="30"/>
              </w:numPr>
              <w:ind w:left="450" w:hanging="180"/>
              <w:rPr>
                <w:b/>
                <w:sz w:val="22"/>
                <w:szCs w:val="22"/>
              </w:rPr>
            </w:pPr>
            <w:r w:rsidRPr="005929B0">
              <w:rPr>
                <w:b/>
                <w:sz w:val="22"/>
                <w:szCs w:val="22"/>
              </w:rPr>
              <w:t>Delirium</w:t>
            </w:r>
            <w:r w:rsidRPr="005929B0">
              <w:rPr>
                <w:sz w:val="22"/>
                <w:szCs w:val="22"/>
              </w:rPr>
              <w:t xml:space="preserve">:  characterized by (1) change in consciousness or level of arousal with reduced ability to focus, </w:t>
            </w:r>
            <w:r w:rsidRPr="005929B0">
              <w:rPr>
                <w:sz w:val="22"/>
                <w:szCs w:val="22"/>
                <w:u w:val="single"/>
              </w:rPr>
              <w:t>and</w:t>
            </w:r>
            <w:r w:rsidRPr="005929B0">
              <w:rPr>
                <w:sz w:val="22"/>
                <w:szCs w:val="22"/>
              </w:rPr>
              <w:t xml:space="preserve"> (2) symptom development over hours to &lt;2 days, </w:t>
            </w:r>
            <w:r w:rsidRPr="005929B0">
              <w:rPr>
                <w:sz w:val="22"/>
                <w:szCs w:val="22"/>
                <w:u w:val="single"/>
              </w:rPr>
              <w:t>and</w:t>
            </w:r>
            <w:r w:rsidRPr="005929B0">
              <w:rPr>
                <w:sz w:val="22"/>
                <w:szCs w:val="22"/>
              </w:rPr>
              <w:t xml:space="preserve"> (3) symptom fluctuation throughout the day, </w:t>
            </w:r>
            <w:r w:rsidRPr="005929B0">
              <w:rPr>
                <w:sz w:val="22"/>
                <w:szCs w:val="22"/>
                <w:u w:val="single"/>
              </w:rPr>
              <w:t>and</w:t>
            </w:r>
            <w:r w:rsidRPr="005929B0">
              <w:rPr>
                <w:sz w:val="22"/>
                <w:szCs w:val="22"/>
              </w:rPr>
              <w:t xml:space="preserve"> (4) </w:t>
            </w:r>
            <w:r w:rsidRPr="005929B0">
              <w:rPr>
                <w:sz w:val="22"/>
                <w:szCs w:val="22"/>
                <w:u w:val="single"/>
              </w:rPr>
              <w:t>either</w:t>
            </w:r>
            <w:r w:rsidRPr="005929B0">
              <w:rPr>
                <w:sz w:val="22"/>
                <w:szCs w:val="22"/>
              </w:rPr>
              <w:t xml:space="preserve"> (4a) acute/subacute change in cognition (e.g. memory deficit or disorientation), </w:t>
            </w:r>
            <w:r w:rsidRPr="005929B0">
              <w:rPr>
                <w:sz w:val="22"/>
                <w:szCs w:val="22"/>
                <w:u w:val="single"/>
              </w:rPr>
              <w:t>or</w:t>
            </w:r>
            <w:r w:rsidRPr="005929B0">
              <w:rPr>
                <w:sz w:val="22"/>
                <w:szCs w:val="22"/>
              </w:rPr>
              <w:t xml:space="preserve"> (4b) change in behavior, mood, or affect (e.g. restlessness, reversal of sleep/wake cycle, etc.)</w:t>
            </w:r>
          </w:p>
        </w:tc>
      </w:tr>
      <w:tr w:rsidR="005929B0" w:rsidRPr="00EB0FA3" w14:paraId="6CC827FC" w14:textId="77777777" w:rsidTr="005929B0">
        <w:tc>
          <w:tcPr>
            <w:tcW w:w="9576" w:type="dxa"/>
            <w:tcBorders>
              <w:top w:val="nil"/>
              <w:bottom w:val="nil"/>
            </w:tcBorders>
            <w:vAlign w:val="center"/>
          </w:tcPr>
          <w:p w14:paraId="1AC40388" w14:textId="480EDA1B" w:rsidR="005929B0" w:rsidRPr="005929B0" w:rsidRDefault="005929B0" w:rsidP="005929B0">
            <w:pPr>
              <w:pStyle w:val="ListParagraph"/>
              <w:numPr>
                <w:ilvl w:val="0"/>
                <w:numId w:val="30"/>
              </w:numPr>
              <w:ind w:left="450" w:hanging="180"/>
              <w:rPr>
                <w:b/>
                <w:sz w:val="22"/>
                <w:szCs w:val="22"/>
              </w:rPr>
            </w:pPr>
            <w:r w:rsidRPr="005929B0">
              <w:rPr>
                <w:b/>
                <w:sz w:val="22"/>
                <w:szCs w:val="22"/>
              </w:rPr>
              <w:t>Psychosis</w:t>
            </w:r>
            <w:r w:rsidRPr="005929B0">
              <w:rPr>
                <w:sz w:val="22"/>
                <w:szCs w:val="22"/>
              </w:rPr>
              <w:t xml:space="preserve">:  characterized by (1) delusions and/or hallucinations without insight </w:t>
            </w:r>
            <w:r w:rsidRPr="005929B0">
              <w:rPr>
                <w:sz w:val="22"/>
                <w:szCs w:val="22"/>
                <w:u w:val="single"/>
              </w:rPr>
              <w:t>and</w:t>
            </w:r>
            <w:r w:rsidRPr="005929B0">
              <w:rPr>
                <w:sz w:val="22"/>
                <w:szCs w:val="22"/>
              </w:rPr>
              <w:t xml:space="preserve"> (2) absence of delirium</w:t>
            </w:r>
          </w:p>
        </w:tc>
      </w:tr>
      <w:tr w:rsidR="005929B0" w:rsidRPr="00EB0FA3" w14:paraId="48B55928" w14:textId="77777777" w:rsidTr="005929B0">
        <w:tc>
          <w:tcPr>
            <w:tcW w:w="9576" w:type="dxa"/>
            <w:tcBorders>
              <w:top w:val="nil"/>
              <w:bottom w:val="single" w:sz="4" w:space="0" w:color="auto"/>
            </w:tcBorders>
            <w:vAlign w:val="center"/>
          </w:tcPr>
          <w:p w14:paraId="55B2D57F" w14:textId="7CD21E50" w:rsidR="005929B0" w:rsidRPr="005929B0" w:rsidRDefault="005929B0" w:rsidP="005929B0">
            <w:pPr>
              <w:pStyle w:val="ListParagraph"/>
              <w:numPr>
                <w:ilvl w:val="0"/>
                <w:numId w:val="30"/>
              </w:numPr>
              <w:ind w:left="450" w:hanging="180"/>
              <w:rPr>
                <w:b/>
                <w:sz w:val="22"/>
                <w:szCs w:val="22"/>
              </w:rPr>
            </w:pPr>
            <w:r w:rsidRPr="005929B0">
              <w:rPr>
                <w:b/>
                <w:sz w:val="22"/>
                <w:szCs w:val="22"/>
              </w:rPr>
              <w:t>Seizure</w:t>
            </w:r>
            <w:r w:rsidRPr="005929B0">
              <w:rPr>
                <w:sz w:val="22"/>
                <w:szCs w:val="22"/>
              </w:rPr>
              <w:t>:  primary generalized seizure or partial/focal seizure,</w:t>
            </w:r>
            <w:r w:rsidRPr="005929B0">
              <w:rPr>
                <w:b/>
                <w:sz w:val="22"/>
                <w:szCs w:val="22"/>
              </w:rPr>
              <w:t xml:space="preserve"> </w:t>
            </w:r>
            <w:r w:rsidRPr="005929B0">
              <w:rPr>
                <w:sz w:val="22"/>
                <w:szCs w:val="22"/>
              </w:rPr>
              <w:t>with independent description by a reliable witness. If EEG is performed, abnormalities must be present</w:t>
            </w:r>
          </w:p>
        </w:tc>
      </w:tr>
      <w:tr w:rsidR="005929B0" w:rsidRPr="00EB0FA3" w14:paraId="013BAB46" w14:textId="77777777" w:rsidTr="001D1D0B">
        <w:tc>
          <w:tcPr>
            <w:tcW w:w="9576" w:type="dxa"/>
            <w:tcBorders>
              <w:top w:val="single" w:sz="4" w:space="0" w:color="auto"/>
              <w:bottom w:val="nil"/>
            </w:tcBorders>
            <w:vAlign w:val="center"/>
          </w:tcPr>
          <w:p w14:paraId="57CA26B4" w14:textId="2BF5A34B" w:rsidR="005929B0" w:rsidRPr="00EB0FA3" w:rsidRDefault="005929B0" w:rsidP="005929B0">
            <w:pPr>
              <w:ind w:left="180" w:hanging="180"/>
              <w:rPr>
                <w:b/>
                <w:sz w:val="22"/>
                <w:szCs w:val="22"/>
              </w:rPr>
            </w:pPr>
            <w:r w:rsidRPr="00186CE0">
              <w:rPr>
                <w:b/>
                <w:sz w:val="22"/>
                <w:szCs w:val="22"/>
              </w:rPr>
              <w:t xml:space="preserve">Mucocutaneous </w:t>
            </w:r>
          </w:p>
        </w:tc>
      </w:tr>
      <w:tr w:rsidR="005929B0" w:rsidRPr="00EB0FA3" w14:paraId="7E8F208B" w14:textId="77777777" w:rsidTr="001D1D0B">
        <w:tc>
          <w:tcPr>
            <w:tcW w:w="9576" w:type="dxa"/>
            <w:tcBorders>
              <w:top w:val="nil"/>
              <w:bottom w:val="nil"/>
            </w:tcBorders>
            <w:vAlign w:val="center"/>
          </w:tcPr>
          <w:p w14:paraId="692654C6" w14:textId="77777777" w:rsidR="005929B0" w:rsidRPr="00EB0FA3" w:rsidRDefault="005929B0" w:rsidP="005929B0">
            <w:pPr>
              <w:pStyle w:val="ListParagraph"/>
              <w:numPr>
                <w:ilvl w:val="0"/>
                <w:numId w:val="9"/>
              </w:numPr>
              <w:ind w:left="450" w:hanging="180"/>
              <w:rPr>
                <w:sz w:val="22"/>
                <w:szCs w:val="22"/>
              </w:rPr>
            </w:pPr>
            <w:r w:rsidRPr="00EB0FA3">
              <w:rPr>
                <w:b/>
                <w:sz w:val="22"/>
                <w:szCs w:val="22"/>
              </w:rPr>
              <w:t>Non-scarring alopecia</w:t>
            </w:r>
            <w:r w:rsidRPr="00EB0FA3">
              <w:rPr>
                <w:sz w:val="22"/>
                <w:szCs w:val="22"/>
              </w:rPr>
              <w:t>, observed by a clinician*</w:t>
            </w:r>
          </w:p>
        </w:tc>
      </w:tr>
      <w:tr w:rsidR="005929B0" w:rsidRPr="00EB0FA3" w14:paraId="66AA3499" w14:textId="77777777" w:rsidTr="001D1D0B">
        <w:tc>
          <w:tcPr>
            <w:tcW w:w="9576" w:type="dxa"/>
            <w:tcBorders>
              <w:top w:val="nil"/>
              <w:bottom w:val="nil"/>
            </w:tcBorders>
            <w:vAlign w:val="center"/>
          </w:tcPr>
          <w:p w14:paraId="53E08063" w14:textId="46360D55" w:rsidR="005929B0" w:rsidRPr="00EB0FA3" w:rsidRDefault="005929B0" w:rsidP="005929B0">
            <w:pPr>
              <w:pStyle w:val="ListParagraph"/>
              <w:numPr>
                <w:ilvl w:val="0"/>
                <w:numId w:val="9"/>
              </w:numPr>
              <w:ind w:left="450" w:hanging="180"/>
              <w:rPr>
                <w:sz w:val="22"/>
                <w:szCs w:val="22"/>
              </w:rPr>
            </w:pPr>
            <w:r w:rsidRPr="00EB0FA3">
              <w:rPr>
                <w:b/>
                <w:sz w:val="22"/>
                <w:szCs w:val="22"/>
              </w:rPr>
              <w:t>Oral ulcers</w:t>
            </w:r>
            <w:r w:rsidRPr="00EB0FA3">
              <w:rPr>
                <w:sz w:val="22"/>
                <w:szCs w:val="22"/>
              </w:rPr>
              <w:t>, observed by a clinician</w:t>
            </w:r>
            <w:r>
              <w:rPr>
                <w:sz w:val="22"/>
                <w:szCs w:val="22"/>
              </w:rPr>
              <w:t>*</w:t>
            </w:r>
          </w:p>
        </w:tc>
      </w:tr>
      <w:tr w:rsidR="005929B0" w:rsidRPr="00EB0FA3" w14:paraId="590BA49E" w14:textId="77777777" w:rsidTr="001D1D0B">
        <w:tc>
          <w:tcPr>
            <w:tcW w:w="9576" w:type="dxa"/>
            <w:tcBorders>
              <w:top w:val="nil"/>
              <w:bottom w:val="nil"/>
            </w:tcBorders>
            <w:vAlign w:val="center"/>
          </w:tcPr>
          <w:p w14:paraId="2AB0BB3C" w14:textId="05823D98" w:rsidR="005929B0" w:rsidRPr="00EB0FA3" w:rsidRDefault="005929B0" w:rsidP="00AC30E1">
            <w:pPr>
              <w:pStyle w:val="ListParagraph"/>
              <w:numPr>
                <w:ilvl w:val="0"/>
                <w:numId w:val="10"/>
              </w:numPr>
              <w:ind w:left="450" w:hanging="180"/>
              <w:rPr>
                <w:sz w:val="22"/>
                <w:szCs w:val="22"/>
              </w:rPr>
            </w:pPr>
            <w:r w:rsidRPr="00EB0FA3">
              <w:rPr>
                <w:b/>
                <w:sz w:val="22"/>
                <w:szCs w:val="22"/>
              </w:rPr>
              <w:t xml:space="preserve">Subacute cutaneous lupus (SCLE) </w:t>
            </w:r>
            <w:r w:rsidRPr="00EB0FA3">
              <w:rPr>
                <w:b/>
                <w:sz w:val="22"/>
                <w:szCs w:val="22"/>
                <w:u w:val="single"/>
              </w:rPr>
              <w:t>or</w:t>
            </w:r>
            <w:r w:rsidRPr="00EB0FA3">
              <w:rPr>
                <w:b/>
                <w:sz w:val="22"/>
                <w:szCs w:val="22"/>
              </w:rPr>
              <w:t xml:space="preserve"> discoid lupus (DLE)</w:t>
            </w:r>
            <w:r w:rsidRPr="00EB0FA3">
              <w:rPr>
                <w:sz w:val="22"/>
                <w:szCs w:val="22"/>
              </w:rPr>
              <w:t xml:space="preserve">: </w:t>
            </w:r>
            <w:r w:rsidRPr="00EB0FA3">
              <w:rPr>
                <w:b/>
                <w:sz w:val="22"/>
                <w:szCs w:val="22"/>
              </w:rPr>
              <w:t xml:space="preserve"> </w:t>
            </w:r>
            <w:r w:rsidRPr="00EB0FA3">
              <w:rPr>
                <w:sz w:val="22"/>
                <w:szCs w:val="22"/>
              </w:rPr>
              <w:t xml:space="preserve">SCLE is characterized by annular or </w:t>
            </w:r>
            <w:proofErr w:type="spellStart"/>
            <w:r w:rsidRPr="00EB0FA3">
              <w:rPr>
                <w:sz w:val="22"/>
                <w:szCs w:val="22"/>
              </w:rPr>
              <w:t>papulosquamous</w:t>
            </w:r>
            <w:proofErr w:type="spellEnd"/>
            <w:r w:rsidRPr="00EB0FA3">
              <w:rPr>
                <w:sz w:val="22"/>
                <w:szCs w:val="22"/>
              </w:rPr>
              <w:t xml:space="preserve"> (psoriasiform) cutaneous eruption observed by a </w:t>
            </w:r>
            <w:proofErr w:type="gramStart"/>
            <w:r w:rsidRPr="00EB0FA3">
              <w:rPr>
                <w:sz w:val="22"/>
                <w:szCs w:val="22"/>
              </w:rPr>
              <w:t>clinician,*</w:t>
            </w:r>
            <w:proofErr w:type="gramEnd"/>
            <w:r w:rsidRPr="00EB0FA3">
              <w:rPr>
                <w:sz w:val="22"/>
                <w:szCs w:val="22"/>
              </w:rPr>
              <w:t xml:space="preserve"> usually </w:t>
            </w:r>
            <w:proofErr w:type="spellStart"/>
            <w:r w:rsidRPr="00EB0FA3">
              <w:rPr>
                <w:sz w:val="22"/>
                <w:szCs w:val="22"/>
              </w:rPr>
              <w:t>photodistributed</w:t>
            </w:r>
            <w:proofErr w:type="spellEnd"/>
            <w:r w:rsidRPr="00EB0FA3">
              <w:rPr>
                <w:sz w:val="22"/>
                <w:szCs w:val="22"/>
              </w:rPr>
              <w:t>. If skin biopsy is performed, typical changes must be present</w:t>
            </w:r>
            <w:r>
              <w:rPr>
                <w:sz w:val="22"/>
                <w:szCs w:val="22"/>
              </w:rPr>
              <w:t>.</w:t>
            </w:r>
            <w:r>
              <w:rPr>
                <w:sz w:val="22"/>
                <w:szCs w:val="22"/>
              </w:rPr>
              <w:fldChar w:fldCharType="begin"/>
            </w:r>
            <w:r w:rsidR="00AC30E1">
              <w:rPr>
                <w:sz w:val="22"/>
                <w:szCs w:val="22"/>
              </w:rPr>
              <w:instrText xml:space="preserve"> ADDIN EN.CITE &lt;EndNote&gt;&lt;Cite&gt;&lt;Author&gt;Elman&lt;/Author&gt;&lt;Year&gt;2017&lt;/Year&gt;&lt;RecNum&gt;1042&lt;/RecNum&gt;&lt;DisplayText&gt;[19]&lt;/DisplayText&gt;&lt;record&gt;&lt;rec-number&gt;1042&lt;/rec-number&gt;&lt;foreign-keys&gt;&lt;key app="EN" db-id="55w02stp9azef7er9r6xwxpqfr0rrx9ptd00" timestamp="1487864167"&gt;1042&lt;/key&gt;&lt;/foreign-keys&gt;&lt;ref-type name="Journal Article"&gt;17&lt;/ref-type&gt;&lt;contributors&gt;&lt;authors&gt;&lt;author&gt;Elman, S. A.&lt;/author&gt;&lt;author&gt;Joyce, C.&lt;/author&gt;&lt;author&gt;Nyberg, F.&lt;/author&gt;&lt;author&gt;Furukawa, F.&lt;/author&gt;&lt;author&gt;Goodfield, M.&lt;/author&gt;&lt;author&gt;Hasegawa, M.&lt;/author&gt;&lt;author&gt;Marinovic, B.&lt;/author&gt;&lt;author&gt;Szepietowski, J. C.&lt;/author&gt;&lt;author&gt;Dutz, J.&lt;/author&gt;&lt;author&gt;Werth, V.&lt;/author&gt;&lt;author&gt;Merola, J. F.&lt;/author&gt;&lt;/authors&gt;&lt;/contributors&gt;&lt;titles&gt;&lt;title&gt;Items for developing classification criteria in discoid lupus erythematosus: results of a consensus exercise.&lt;/title&gt;&lt;secondary-title&gt;Journal of the American Academy of Dermatology&lt;/secondary-title&gt;&lt;/titles&gt;&lt;periodical&gt;&lt;full-title&gt;Journal of the American Academy of Dermatology&lt;/full-title&gt;&lt;/periodical&gt;&lt;dates&gt;&lt;year&gt;2017&lt;/year&gt;&lt;/dates&gt;&lt;urls&gt;&lt;/urls&gt;&lt;/record&gt;&lt;/Cite&gt;&lt;/EndNote&gt;</w:instrText>
            </w:r>
            <w:r>
              <w:rPr>
                <w:sz w:val="22"/>
                <w:szCs w:val="22"/>
              </w:rPr>
              <w:instrText xml:space="preserve"> </w:instrText>
            </w:r>
            <w:r>
              <w:rPr>
                <w:sz w:val="22"/>
                <w:szCs w:val="22"/>
              </w:rPr>
              <w:fldChar w:fldCharType="separate"/>
            </w:r>
            <w:r w:rsidR="00AC30E1">
              <w:rPr>
                <w:noProof/>
                <w:sz w:val="22"/>
                <w:szCs w:val="22"/>
              </w:rPr>
              <w:t>[19]</w:t>
            </w:r>
            <w:r>
              <w:rPr>
                <w:sz w:val="22"/>
                <w:szCs w:val="22"/>
              </w:rPr>
              <w:fldChar w:fldCharType="end"/>
            </w:r>
            <w:r w:rsidRPr="00EB0FA3">
              <w:rPr>
                <w:sz w:val="22"/>
                <w:szCs w:val="22"/>
              </w:rPr>
              <w:t xml:space="preserve"> DLE</w:t>
            </w:r>
            <w:r w:rsidRPr="00EB0FA3">
              <w:rPr>
                <w:b/>
                <w:sz w:val="22"/>
                <w:szCs w:val="22"/>
              </w:rPr>
              <w:t xml:space="preserve"> </w:t>
            </w:r>
            <w:r w:rsidRPr="00EB0FA3">
              <w:rPr>
                <w:sz w:val="22"/>
                <w:szCs w:val="22"/>
              </w:rPr>
              <w:t xml:space="preserve">is characterized by erythematous-violaceous cutaneous lesions with secondary changes of atrophic scarring, dyspigmentation, often follicular hyperkeratosis/plugging (scalp), observed by a clinician,* leading to scarring alopecia on the scalp. Lesions have a preference for the head and neck, especially the </w:t>
            </w:r>
            <w:proofErr w:type="spellStart"/>
            <w:r w:rsidRPr="00EB0FA3">
              <w:rPr>
                <w:sz w:val="22"/>
                <w:szCs w:val="22"/>
              </w:rPr>
              <w:t>conchal</w:t>
            </w:r>
            <w:proofErr w:type="spellEnd"/>
            <w:r w:rsidRPr="00EB0FA3">
              <w:rPr>
                <w:sz w:val="22"/>
                <w:szCs w:val="22"/>
              </w:rPr>
              <w:t xml:space="preserve"> bowl, but may be found in nearly any location. If skin biopsy is performed, typical changes</w:t>
            </w:r>
            <w:r w:rsidRPr="00EB0FA3">
              <w:rPr>
                <w:sz w:val="22"/>
                <w:szCs w:val="22"/>
                <w:vertAlign w:val="superscript"/>
              </w:rPr>
              <w:t xml:space="preserve"> </w:t>
            </w:r>
            <w:r w:rsidRPr="00EB0FA3">
              <w:rPr>
                <w:sz w:val="22"/>
                <w:szCs w:val="22"/>
              </w:rPr>
              <w:t>must be present.</w:t>
            </w:r>
            <w:r>
              <w:rPr>
                <w:sz w:val="22"/>
                <w:szCs w:val="22"/>
              </w:rPr>
              <w:fldChar w:fldCharType="begin"/>
            </w:r>
            <w:r w:rsidR="00AC30E1">
              <w:rPr>
                <w:sz w:val="22"/>
                <w:szCs w:val="22"/>
              </w:rPr>
              <w:instrText xml:space="preserve"> ADDIN EN.CITE &lt;EndNote&gt;&lt;Cite&gt;&lt;Author&gt;Elman&lt;/Author&gt;&lt;Year&gt;2017&lt;/Year&gt;&lt;RecNum&gt;1042&lt;/RecNum&gt;&lt;DisplayText&gt;[19]&lt;/DisplayText&gt;&lt;record&gt;&lt;rec-number&gt;1042&lt;/rec-number&gt;&lt;foreign-keys&gt;&lt;key app="EN" db-id="55w02stp9azef7er9r6xwxpqfr0rrx9ptd00" timestamp="1487864167"&gt;1042&lt;/key&gt;&lt;/foreign-keys&gt;&lt;ref-type name="Journal Article"&gt;17&lt;/ref-type&gt;&lt;contributors&gt;&lt;authors&gt;&lt;author&gt;Elman, S. A.&lt;/author&gt;&lt;author&gt;Joyce, C.&lt;/author&gt;&lt;author&gt;Nyberg, F.&lt;/author&gt;&lt;author&gt;Furukawa, F.&lt;/author&gt;&lt;author&gt;Goodfield, M.&lt;/author&gt;&lt;author&gt;Hasegawa, M.&lt;/author&gt;&lt;author&gt;Marinovic, B.&lt;/author&gt;&lt;author&gt;Szepietowski, J. C.&lt;/author&gt;&lt;author&gt;Dutz, J.&lt;/author&gt;&lt;author&gt;Werth, V.&lt;/author&gt;&lt;author&gt;Merola, J. F.&lt;/author&gt;&lt;/authors&gt;&lt;/contributors&gt;&lt;titles&gt;&lt;title&gt;Items for developing classification criteria in discoid lupus erythematosus: results of a consensus exercise.&lt;/title&gt;&lt;secondary-title&gt;Journal of the American Academy of Dermatology&lt;/secondary-title&gt;&lt;/titles&gt;&lt;periodical&gt;&lt;full-title&gt;Journal of the American Academy of Dermatology&lt;/full-title&gt;&lt;/periodical&gt;&lt;dates&gt;&lt;year&gt;2017&lt;/year&gt;&lt;/dates&gt;&lt;urls&gt;&lt;/urls&gt;&lt;/record&gt;&lt;/Cite&gt;&lt;/EndNote&gt;</w:instrText>
            </w:r>
            <w:r>
              <w:rPr>
                <w:sz w:val="22"/>
                <w:szCs w:val="22"/>
              </w:rPr>
              <w:instrText xml:space="preserve"> </w:instrText>
            </w:r>
            <w:r>
              <w:rPr>
                <w:sz w:val="22"/>
                <w:szCs w:val="22"/>
              </w:rPr>
              <w:fldChar w:fldCharType="separate"/>
            </w:r>
            <w:r w:rsidR="00AC30E1">
              <w:rPr>
                <w:noProof/>
                <w:sz w:val="22"/>
                <w:szCs w:val="22"/>
              </w:rPr>
              <w:t>[19]</w:t>
            </w:r>
            <w:r>
              <w:rPr>
                <w:sz w:val="22"/>
                <w:szCs w:val="22"/>
              </w:rPr>
              <w:fldChar w:fldCharType="end"/>
            </w:r>
          </w:p>
        </w:tc>
      </w:tr>
      <w:tr w:rsidR="005929B0" w:rsidRPr="00EB0FA3" w14:paraId="43770F7E" w14:textId="77777777" w:rsidTr="005929B0">
        <w:tc>
          <w:tcPr>
            <w:tcW w:w="9576" w:type="dxa"/>
            <w:tcBorders>
              <w:top w:val="nil"/>
              <w:bottom w:val="single" w:sz="4" w:space="0" w:color="auto"/>
            </w:tcBorders>
            <w:vAlign w:val="center"/>
          </w:tcPr>
          <w:p w14:paraId="2EB7279A" w14:textId="5F65B455" w:rsidR="005929B0" w:rsidRPr="00EB0FA3" w:rsidRDefault="005929B0" w:rsidP="00AC30E1">
            <w:pPr>
              <w:pStyle w:val="ListParagraph"/>
              <w:numPr>
                <w:ilvl w:val="0"/>
                <w:numId w:val="10"/>
              </w:numPr>
              <w:ind w:left="450" w:hanging="180"/>
              <w:rPr>
                <w:sz w:val="22"/>
                <w:szCs w:val="22"/>
              </w:rPr>
            </w:pPr>
            <w:r w:rsidRPr="00EB0FA3">
              <w:rPr>
                <w:b/>
                <w:sz w:val="22"/>
                <w:szCs w:val="22"/>
              </w:rPr>
              <w:t>Acute cutaneous lupus</w:t>
            </w:r>
            <w:r w:rsidRPr="00EB0FA3">
              <w:rPr>
                <w:sz w:val="22"/>
                <w:szCs w:val="22"/>
              </w:rPr>
              <w:t xml:space="preserve">:  Malar rash (localized) </w:t>
            </w:r>
            <w:r w:rsidRPr="00EB0FA3">
              <w:rPr>
                <w:sz w:val="22"/>
                <w:szCs w:val="22"/>
                <w:u w:val="single"/>
              </w:rPr>
              <w:t>or</w:t>
            </w:r>
            <w:r w:rsidRPr="00EB0FA3">
              <w:rPr>
                <w:sz w:val="22"/>
                <w:szCs w:val="22"/>
              </w:rPr>
              <w:t xml:space="preserve"> maculopapular rash (generalized) observed by a </w:t>
            </w:r>
            <w:proofErr w:type="gramStart"/>
            <w:r w:rsidRPr="00EB0FA3">
              <w:rPr>
                <w:sz w:val="22"/>
                <w:szCs w:val="22"/>
              </w:rPr>
              <w:t>clinician,*</w:t>
            </w:r>
            <w:proofErr w:type="gramEnd"/>
            <w:r w:rsidRPr="00EB0FA3">
              <w:rPr>
                <w:sz w:val="22"/>
                <w:szCs w:val="22"/>
              </w:rPr>
              <w:t xml:space="preserve"> with or without photosensitivity. If skin biopsy is performed, typical changes must be present.</w:t>
            </w:r>
            <w:r>
              <w:rPr>
                <w:sz w:val="22"/>
                <w:szCs w:val="22"/>
              </w:rPr>
              <w:fldChar w:fldCharType="begin"/>
            </w:r>
            <w:r w:rsidR="00AC30E1">
              <w:rPr>
                <w:sz w:val="22"/>
                <w:szCs w:val="22"/>
              </w:rPr>
              <w:instrText xml:space="preserve"> ADDIN EN.CITE &lt;EndNote&gt;&lt;Cite&gt;&lt;Author&gt;Elman&lt;/Author&gt;&lt;Year&gt;2017&lt;/Year&gt;&lt;RecNum&gt;1042&lt;/RecNum&gt;&lt;DisplayText&gt;[19]&lt;/DisplayText&gt;&lt;record&gt;&lt;rec-number&gt;1042&lt;/rec-number&gt;&lt;foreign-keys&gt;&lt;key app="EN" db-id="55w02stp9azef7er9r6xwxpqfr0rrx9ptd00" timestamp="1487864167"&gt;1042&lt;/key&gt;&lt;/foreign-keys&gt;&lt;ref-type name="Journal Article"&gt;17&lt;/ref-type&gt;&lt;contributors&gt;&lt;authors&gt;&lt;author&gt;Elman, S. A.&lt;/author&gt;&lt;author&gt;Joyce, C.&lt;/author&gt;&lt;author&gt;Nyberg, F.&lt;/author&gt;&lt;author&gt;Furukawa, F.&lt;/author&gt;&lt;author&gt;Goodfield, M.&lt;/author&gt;&lt;author&gt;Hasegawa, M.&lt;/author&gt;&lt;author&gt;Marinovic, B.&lt;/author&gt;&lt;author&gt;Szepietowski, J. C.&lt;/author&gt;&lt;author&gt;Dutz, J.&lt;/author&gt;&lt;author&gt;Werth, V.&lt;/author&gt;&lt;author&gt;Merola, J. F.&lt;/author&gt;&lt;/authors&gt;&lt;/contributors&gt;&lt;titles&gt;&lt;title&gt;Items for developing classification criteria in discoid lupus erythematosus: results of a consensus exercise.&lt;/title&gt;&lt;secondary-title&gt;Journal of the American Academy of Dermatology&lt;/secondary-title&gt;&lt;/titles&gt;&lt;periodical&gt;&lt;full-title&gt;Journal of the American Academy of Dermatology&lt;/full-title&gt;&lt;/periodical&gt;&lt;dates&gt;&lt;year&gt;2017&lt;/year&gt;&lt;/dates&gt;&lt;urls&gt;&lt;/urls&gt;&lt;/record&gt;&lt;/Cite&gt;&lt;/EndNote&gt;</w:instrText>
            </w:r>
            <w:r>
              <w:rPr>
                <w:sz w:val="22"/>
                <w:szCs w:val="22"/>
              </w:rPr>
              <w:instrText xml:space="preserve"> </w:instrText>
            </w:r>
            <w:r>
              <w:rPr>
                <w:sz w:val="22"/>
                <w:szCs w:val="22"/>
              </w:rPr>
              <w:fldChar w:fldCharType="separate"/>
            </w:r>
            <w:r w:rsidR="00AC30E1">
              <w:rPr>
                <w:noProof/>
                <w:sz w:val="22"/>
                <w:szCs w:val="22"/>
              </w:rPr>
              <w:t>[19]</w:t>
            </w:r>
            <w:r>
              <w:rPr>
                <w:sz w:val="22"/>
                <w:szCs w:val="22"/>
              </w:rPr>
              <w:fldChar w:fldCharType="end"/>
            </w:r>
          </w:p>
        </w:tc>
      </w:tr>
      <w:tr w:rsidR="005929B0" w:rsidRPr="00EB0FA3" w14:paraId="308B2CA0" w14:textId="77777777" w:rsidTr="001D1D0B">
        <w:tc>
          <w:tcPr>
            <w:tcW w:w="9576" w:type="dxa"/>
            <w:tcBorders>
              <w:top w:val="single" w:sz="4" w:space="0" w:color="auto"/>
              <w:bottom w:val="nil"/>
            </w:tcBorders>
            <w:vAlign w:val="center"/>
          </w:tcPr>
          <w:p w14:paraId="5A37FA53" w14:textId="09864B04" w:rsidR="005929B0" w:rsidRPr="00DC4038" w:rsidRDefault="005929B0" w:rsidP="005929B0">
            <w:pPr>
              <w:ind w:left="180" w:hanging="180"/>
              <w:rPr>
                <w:b/>
                <w:sz w:val="22"/>
                <w:szCs w:val="22"/>
              </w:rPr>
            </w:pPr>
            <w:r w:rsidRPr="00EB0FA3">
              <w:rPr>
                <w:b/>
                <w:sz w:val="22"/>
                <w:szCs w:val="22"/>
              </w:rPr>
              <w:t xml:space="preserve">Serositis </w:t>
            </w:r>
          </w:p>
        </w:tc>
      </w:tr>
      <w:tr w:rsidR="005929B0" w:rsidRPr="00EB0FA3" w14:paraId="2049E108" w14:textId="77777777" w:rsidTr="005929B0">
        <w:tc>
          <w:tcPr>
            <w:tcW w:w="9576" w:type="dxa"/>
            <w:tcBorders>
              <w:top w:val="nil"/>
              <w:bottom w:val="nil"/>
            </w:tcBorders>
            <w:vAlign w:val="center"/>
          </w:tcPr>
          <w:p w14:paraId="663BD43C" w14:textId="0211A5B1" w:rsidR="005929B0" w:rsidRPr="005929B0" w:rsidRDefault="005929B0" w:rsidP="005929B0">
            <w:pPr>
              <w:pStyle w:val="ListParagraph"/>
              <w:numPr>
                <w:ilvl w:val="0"/>
                <w:numId w:val="31"/>
              </w:numPr>
              <w:ind w:left="450" w:hanging="180"/>
              <w:rPr>
                <w:b/>
                <w:sz w:val="22"/>
                <w:szCs w:val="22"/>
              </w:rPr>
            </w:pPr>
            <w:r w:rsidRPr="005929B0">
              <w:rPr>
                <w:b/>
                <w:sz w:val="22"/>
                <w:szCs w:val="22"/>
              </w:rPr>
              <w:t xml:space="preserve">Pleural </w:t>
            </w:r>
            <w:r w:rsidRPr="005929B0">
              <w:rPr>
                <w:b/>
                <w:sz w:val="22"/>
                <w:szCs w:val="22"/>
                <w:u w:val="single"/>
              </w:rPr>
              <w:t>or</w:t>
            </w:r>
            <w:r w:rsidRPr="005929B0">
              <w:rPr>
                <w:b/>
                <w:sz w:val="22"/>
                <w:szCs w:val="22"/>
              </w:rPr>
              <w:t xml:space="preserve"> pericardial effusion</w:t>
            </w:r>
            <w:r w:rsidRPr="005929B0">
              <w:rPr>
                <w:sz w:val="22"/>
                <w:szCs w:val="22"/>
              </w:rPr>
              <w:t xml:space="preserve">:  imaging evidence (such as ultrasound, x-ray, CT scan, MRI) of pleural </w:t>
            </w:r>
            <w:r w:rsidRPr="005929B0">
              <w:rPr>
                <w:sz w:val="22"/>
                <w:szCs w:val="22"/>
                <w:u w:val="single"/>
              </w:rPr>
              <w:t>or</w:t>
            </w:r>
            <w:r w:rsidRPr="005929B0">
              <w:rPr>
                <w:sz w:val="22"/>
                <w:szCs w:val="22"/>
              </w:rPr>
              <w:t xml:space="preserve"> pericardial effusion, </w:t>
            </w:r>
            <w:r w:rsidRPr="005929B0">
              <w:rPr>
                <w:sz w:val="22"/>
                <w:szCs w:val="22"/>
                <w:u w:val="single"/>
              </w:rPr>
              <w:t>or both</w:t>
            </w:r>
          </w:p>
        </w:tc>
      </w:tr>
      <w:tr w:rsidR="005929B0" w:rsidRPr="00EB0FA3" w14:paraId="48641EFB" w14:textId="77777777" w:rsidTr="005929B0">
        <w:tc>
          <w:tcPr>
            <w:tcW w:w="9576" w:type="dxa"/>
            <w:tcBorders>
              <w:top w:val="nil"/>
              <w:bottom w:val="single" w:sz="4" w:space="0" w:color="auto"/>
            </w:tcBorders>
            <w:vAlign w:val="center"/>
          </w:tcPr>
          <w:p w14:paraId="4D4AC493" w14:textId="7A0E1E43" w:rsidR="005929B0" w:rsidRPr="005929B0" w:rsidRDefault="005929B0" w:rsidP="005929B0">
            <w:pPr>
              <w:pStyle w:val="ListParagraph"/>
              <w:numPr>
                <w:ilvl w:val="0"/>
                <w:numId w:val="31"/>
              </w:numPr>
              <w:ind w:left="450" w:hanging="180"/>
              <w:rPr>
                <w:b/>
                <w:sz w:val="22"/>
                <w:szCs w:val="22"/>
              </w:rPr>
            </w:pPr>
            <w:r w:rsidRPr="005929B0">
              <w:rPr>
                <w:b/>
                <w:sz w:val="22"/>
                <w:szCs w:val="22"/>
              </w:rPr>
              <w:t>Acute pericarditis</w:t>
            </w:r>
            <w:r w:rsidRPr="005929B0">
              <w:rPr>
                <w:sz w:val="22"/>
                <w:szCs w:val="22"/>
              </w:rPr>
              <w:t>: ≥2 of: (1) pericardial chest pain (typically sharp, worse with inspiration, improved by leaning forward), (2) pericardial rub, (3) EKG with new widespread ST-elevation or PR depression, (4) new or worsened pericardial effusion on imaging (such as ultrasound, x-ray, CT scan, MRI)</w:t>
            </w:r>
          </w:p>
        </w:tc>
      </w:tr>
      <w:tr w:rsidR="005929B0" w:rsidRPr="00EB0FA3" w14:paraId="3C7F1D40" w14:textId="77777777" w:rsidTr="001D1D0B">
        <w:tc>
          <w:tcPr>
            <w:tcW w:w="9576" w:type="dxa"/>
            <w:tcBorders>
              <w:top w:val="single" w:sz="4" w:space="0" w:color="auto"/>
              <w:bottom w:val="nil"/>
            </w:tcBorders>
            <w:vAlign w:val="center"/>
          </w:tcPr>
          <w:p w14:paraId="499A38BA" w14:textId="7FF898F6" w:rsidR="005929B0" w:rsidRPr="00EB0FA3" w:rsidRDefault="005929B0" w:rsidP="005929B0">
            <w:pPr>
              <w:ind w:left="180" w:hanging="180"/>
              <w:rPr>
                <w:b/>
                <w:sz w:val="22"/>
                <w:szCs w:val="22"/>
              </w:rPr>
            </w:pPr>
            <w:r w:rsidRPr="00DC4038">
              <w:rPr>
                <w:b/>
                <w:sz w:val="22"/>
                <w:szCs w:val="22"/>
              </w:rPr>
              <w:t>Musculoskeletal</w:t>
            </w:r>
            <w:r w:rsidRPr="00EB0FA3">
              <w:rPr>
                <w:b/>
                <w:sz w:val="22"/>
                <w:szCs w:val="22"/>
              </w:rPr>
              <w:t xml:space="preserve"> </w:t>
            </w:r>
          </w:p>
        </w:tc>
      </w:tr>
      <w:tr w:rsidR="005929B0" w:rsidRPr="00EB0FA3" w14:paraId="3F40180A" w14:textId="77777777" w:rsidTr="001D1D0B">
        <w:tc>
          <w:tcPr>
            <w:tcW w:w="9576" w:type="dxa"/>
            <w:tcBorders>
              <w:top w:val="nil"/>
              <w:bottom w:val="single" w:sz="4" w:space="0" w:color="auto"/>
            </w:tcBorders>
            <w:vAlign w:val="center"/>
          </w:tcPr>
          <w:p w14:paraId="7391E661" w14:textId="77777777" w:rsidR="005929B0" w:rsidRPr="00EB0FA3" w:rsidRDefault="005929B0" w:rsidP="005929B0">
            <w:pPr>
              <w:pStyle w:val="ListParagraph"/>
              <w:numPr>
                <w:ilvl w:val="0"/>
                <w:numId w:val="10"/>
              </w:numPr>
              <w:ind w:left="450" w:hanging="180"/>
              <w:rPr>
                <w:sz w:val="22"/>
                <w:szCs w:val="22"/>
              </w:rPr>
            </w:pPr>
            <w:r w:rsidRPr="00EB0FA3">
              <w:rPr>
                <w:b/>
                <w:sz w:val="22"/>
                <w:szCs w:val="22"/>
              </w:rPr>
              <w:lastRenderedPageBreak/>
              <w:t>Synovitis in ≥2 joints</w:t>
            </w:r>
            <w:r w:rsidRPr="00EB0FA3">
              <w:rPr>
                <w:sz w:val="22"/>
                <w:szCs w:val="22"/>
              </w:rPr>
              <w:t xml:space="preserve">:  characterized by joint swelling </w:t>
            </w:r>
            <w:r w:rsidRPr="00EB0FA3">
              <w:rPr>
                <w:sz w:val="22"/>
                <w:szCs w:val="22"/>
                <w:u w:val="single"/>
              </w:rPr>
              <w:t>and</w:t>
            </w:r>
            <w:r w:rsidRPr="00EB0FA3">
              <w:rPr>
                <w:sz w:val="22"/>
                <w:szCs w:val="22"/>
              </w:rPr>
              <w:t xml:space="preserve"> tenderness, observed by a clinician*</w:t>
            </w:r>
          </w:p>
        </w:tc>
      </w:tr>
      <w:tr w:rsidR="005929B0" w:rsidRPr="00EB0FA3" w14:paraId="16E0CAF5" w14:textId="77777777" w:rsidTr="001D1D0B">
        <w:trPr>
          <w:trHeight w:val="279"/>
        </w:trPr>
        <w:tc>
          <w:tcPr>
            <w:tcW w:w="9576" w:type="dxa"/>
            <w:tcBorders>
              <w:top w:val="single" w:sz="4" w:space="0" w:color="auto"/>
              <w:bottom w:val="nil"/>
            </w:tcBorders>
            <w:vAlign w:val="center"/>
          </w:tcPr>
          <w:p w14:paraId="4A32B89A" w14:textId="7F1124A0" w:rsidR="005929B0" w:rsidRPr="00EB0FA3" w:rsidRDefault="005929B0" w:rsidP="005929B0">
            <w:pPr>
              <w:rPr>
                <w:b/>
                <w:sz w:val="22"/>
                <w:szCs w:val="22"/>
              </w:rPr>
            </w:pPr>
            <w:r w:rsidRPr="00EB0FA3">
              <w:rPr>
                <w:b/>
                <w:sz w:val="22"/>
                <w:szCs w:val="22"/>
              </w:rPr>
              <w:t xml:space="preserve">Renal </w:t>
            </w:r>
          </w:p>
        </w:tc>
      </w:tr>
      <w:tr w:rsidR="005929B0" w:rsidRPr="00EB0FA3" w14:paraId="7546C725" w14:textId="77777777" w:rsidTr="001D1D0B">
        <w:tc>
          <w:tcPr>
            <w:tcW w:w="9576" w:type="dxa"/>
            <w:tcBorders>
              <w:top w:val="nil"/>
              <w:bottom w:val="nil"/>
            </w:tcBorders>
            <w:vAlign w:val="center"/>
          </w:tcPr>
          <w:p w14:paraId="48D6D8C5" w14:textId="77777777" w:rsidR="005929B0" w:rsidRPr="00EB0FA3" w:rsidRDefault="005929B0" w:rsidP="005929B0">
            <w:pPr>
              <w:pStyle w:val="ListParagraph"/>
              <w:numPr>
                <w:ilvl w:val="0"/>
                <w:numId w:val="10"/>
              </w:numPr>
              <w:ind w:left="450" w:hanging="180"/>
              <w:rPr>
                <w:sz w:val="22"/>
                <w:szCs w:val="22"/>
              </w:rPr>
            </w:pPr>
            <w:r w:rsidRPr="00EB0FA3">
              <w:rPr>
                <w:b/>
                <w:sz w:val="22"/>
                <w:szCs w:val="22"/>
              </w:rPr>
              <w:t>Proteinuria &gt;0.5g/24h</w:t>
            </w:r>
            <w:r w:rsidRPr="00EB0FA3">
              <w:rPr>
                <w:sz w:val="22"/>
                <w:szCs w:val="22"/>
              </w:rPr>
              <w:t>: on 24 hour urine collection or spot urine protein-to-creatinine ratio representing &gt;0.5g protein/24h</w:t>
            </w:r>
          </w:p>
        </w:tc>
      </w:tr>
      <w:tr w:rsidR="005929B0" w:rsidRPr="00EB0FA3" w14:paraId="7C63B354" w14:textId="77777777" w:rsidTr="001D1D0B">
        <w:tc>
          <w:tcPr>
            <w:tcW w:w="9576" w:type="dxa"/>
            <w:tcBorders>
              <w:top w:val="nil"/>
              <w:bottom w:val="nil"/>
            </w:tcBorders>
            <w:vAlign w:val="center"/>
          </w:tcPr>
          <w:p w14:paraId="3752BE85" w14:textId="00D56CD6" w:rsidR="005929B0" w:rsidRPr="00EB0FA3" w:rsidRDefault="005929B0" w:rsidP="00AC30E1">
            <w:pPr>
              <w:pStyle w:val="ListParagraph"/>
              <w:numPr>
                <w:ilvl w:val="0"/>
                <w:numId w:val="10"/>
              </w:numPr>
              <w:ind w:left="450" w:hanging="180"/>
              <w:rPr>
                <w:sz w:val="22"/>
                <w:szCs w:val="22"/>
              </w:rPr>
            </w:pPr>
            <w:r w:rsidRPr="00EB0FA3">
              <w:rPr>
                <w:b/>
                <w:sz w:val="22"/>
                <w:szCs w:val="22"/>
              </w:rPr>
              <w:t>Renal biopsy with Class II or V lupus nephritis</w:t>
            </w:r>
            <w:r w:rsidRPr="00EB0FA3">
              <w:rPr>
                <w:sz w:val="22"/>
                <w:szCs w:val="22"/>
              </w:rPr>
              <w:t>, per International Society of Nephrology/Renal Pathology Society (ISN/RPS) 2003 classification</w:t>
            </w:r>
            <w:r>
              <w:rPr>
                <w:sz w:val="22"/>
                <w:szCs w:val="22"/>
              </w:rPr>
              <w:fldChar w:fldCharType="begin">
                <w:fldData xml:space="preserve">PEVuZE5vdGU+PENpdGU+PEF1dGhvcj5XZWVuaW5nPC9BdXRob3I+PFllYXI+MjAwNDwvWWVhcj48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</w:fldData>
              </w:fldChar>
            </w:r>
            <w:r w:rsidR="00AC30E1">
              <w:rPr>
                <w:sz w:val="22"/>
                <w:szCs w:val="22"/>
              </w:rPr>
              <w:instrText xml:space="preserve"> ADDIN EN.CITE </w:instrText>
            </w:r>
            <w:r w:rsidR="00AC30E1">
              <w:rPr>
                <w:sz w:val="22"/>
                <w:szCs w:val="22"/>
              </w:rPr>
              <w:fldChar w:fldCharType="begin">
                <w:fldData xml:space="preserve">PEVuZE5vdGU+PENpdGU+PEF1dGhvcj5XZWVuaW5nPC9BdXRob3I+PFllYXI+MjAwNDwvWWVhcj48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</w:fldData>
              </w:fldChar>
            </w:r>
            <w:r w:rsidR="00AC30E1">
              <w:rPr>
                <w:sz w:val="22"/>
                <w:szCs w:val="22"/>
              </w:rPr>
              <w:instrText xml:space="preserve"> ADDIN EN.CITE.DATA  </w:instrText>
            </w:r>
            <w:r w:rsidR="00AC30E1">
              <w:rPr>
                <w:sz w:val="22"/>
                <w:szCs w:val="22"/>
              </w:rPr>
            </w:r>
            <w:r w:rsidR="00AC30E1">
              <w:rPr>
                <w:sz w:val="22"/>
                <w:szCs w:val="22"/>
              </w:rPr>
              <w:fldChar w:fldCharType="end"/>
            </w:r>
            <w:r>
              <w:rPr>
                <w:sz w:val="22"/>
                <w:szCs w:val="22"/>
              </w:rPr>
            </w:r>
            <w:r>
              <w:rPr>
                <w:sz w:val="22"/>
                <w:szCs w:val="22"/>
              </w:rPr>
              <w:fldChar w:fldCharType="separate"/>
            </w:r>
            <w:r w:rsidR="00AC30E1">
              <w:rPr>
                <w:noProof/>
                <w:sz w:val="22"/>
                <w:szCs w:val="22"/>
              </w:rPr>
              <w:t>[20]</w:t>
            </w:r>
            <w:r>
              <w:rPr>
                <w:sz w:val="22"/>
                <w:szCs w:val="22"/>
              </w:rPr>
              <w:fldChar w:fldCharType="end"/>
            </w:r>
          </w:p>
        </w:tc>
      </w:tr>
      <w:tr w:rsidR="005929B0" w:rsidRPr="00EB0FA3" w14:paraId="10C4DD6D" w14:textId="77777777" w:rsidTr="00CC539F">
        <w:tc>
          <w:tcPr>
            <w:tcW w:w="9576" w:type="dxa"/>
            <w:tcBorders>
              <w:top w:val="nil"/>
              <w:bottom w:val="single" w:sz="4" w:space="0" w:color="auto"/>
            </w:tcBorders>
            <w:vAlign w:val="center"/>
          </w:tcPr>
          <w:p w14:paraId="17E39481" w14:textId="5ED718F8" w:rsidR="005929B0" w:rsidRPr="00EB0FA3" w:rsidRDefault="005929B0" w:rsidP="00AC30E1">
            <w:pPr>
              <w:pStyle w:val="ListParagraph"/>
              <w:numPr>
                <w:ilvl w:val="0"/>
                <w:numId w:val="10"/>
              </w:numPr>
              <w:ind w:left="450" w:hanging="180"/>
              <w:rPr>
                <w:sz w:val="22"/>
                <w:szCs w:val="22"/>
              </w:rPr>
            </w:pPr>
            <w:r w:rsidRPr="00EB0FA3">
              <w:rPr>
                <w:b/>
                <w:sz w:val="22"/>
                <w:szCs w:val="22"/>
              </w:rPr>
              <w:t>Renal biopsy with Class III or IV lupus nephritis</w:t>
            </w:r>
            <w:r w:rsidRPr="00EB0FA3">
              <w:rPr>
                <w:sz w:val="22"/>
                <w:szCs w:val="22"/>
              </w:rPr>
              <w:t>, per International Society of Nephrology/Renal Pathology Society (ISN/RPS) 2003 classification</w:t>
            </w:r>
            <w:r>
              <w:rPr>
                <w:sz w:val="22"/>
                <w:szCs w:val="22"/>
              </w:rPr>
              <w:fldChar w:fldCharType="begin">
                <w:fldData xml:space="preserve">PEVuZE5vdGU+PENpdGU+PEF1dGhvcj5XZWVuaW5nPC9BdXRob3I+PFllYXI+MjAwNDwvWWVhcj48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</w:fldData>
              </w:fldChar>
            </w:r>
            <w:r w:rsidR="00AC30E1">
              <w:rPr>
                <w:sz w:val="22"/>
                <w:szCs w:val="22"/>
              </w:rPr>
              <w:instrText xml:space="preserve"> ADDIN EN.CITE </w:instrText>
            </w:r>
            <w:r w:rsidR="00AC30E1">
              <w:rPr>
                <w:sz w:val="22"/>
                <w:szCs w:val="22"/>
              </w:rPr>
              <w:fldChar w:fldCharType="begin">
                <w:fldData xml:space="preserve">PEVuZE5vdGU+PENpdGU+PEF1dGhvcj5XZWVuaW5nPC9BdXRob3I+PFllYXI+MjAwNDwvWWVhcj48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</w:fldData>
              </w:fldChar>
            </w:r>
            <w:r w:rsidR="00AC30E1">
              <w:rPr>
                <w:sz w:val="22"/>
                <w:szCs w:val="22"/>
              </w:rPr>
              <w:instrText xml:space="preserve"> ADDIN EN.CITE.DATA  </w:instrText>
            </w:r>
            <w:r w:rsidR="00AC30E1">
              <w:rPr>
                <w:sz w:val="22"/>
                <w:szCs w:val="22"/>
              </w:rPr>
            </w:r>
            <w:r w:rsidR="00AC30E1">
              <w:rPr>
                <w:sz w:val="22"/>
                <w:szCs w:val="22"/>
              </w:rPr>
              <w:fldChar w:fldCharType="end"/>
            </w:r>
            <w:r>
              <w:rPr>
                <w:sz w:val="22"/>
                <w:szCs w:val="22"/>
              </w:rPr>
            </w:r>
            <w:r>
              <w:rPr>
                <w:sz w:val="22"/>
                <w:szCs w:val="22"/>
              </w:rPr>
              <w:fldChar w:fldCharType="separate"/>
            </w:r>
            <w:r w:rsidR="00AC30E1">
              <w:rPr>
                <w:noProof/>
                <w:sz w:val="22"/>
                <w:szCs w:val="22"/>
              </w:rPr>
              <w:t>[20]</w:t>
            </w:r>
            <w:r>
              <w:rPr>
                <w:sz w:val="22"/>
                <w:szCs w:val="22"/>
              </w:rPr>
              <w:fldChar w:fldCharType="end"/>
            </w:r>
          </w:p>
        </w:tc>
      </w:tr>
      <w:tr w:rsidR="005929B0" w:rsidRPr="00EB0FA3" w14:paraId="29D48741" w14:textId="77777777" w:rsidTr="00CC539F">
        <w:trPr>
          <w:trHeight w:val="269"/>
        </w:trPr>
        <w:tc>
          <w:tcPr>
            <w:tcW w:w="9576" w:type="dxa"/>
            <w:tcBorders>
              <w:top w:val="single" w:sz="4" w:space="0" w:color="auto"/>
              <w:bottom w:val="single" w:sz="4" w:space="0" w:color="auto"/>
            </w:tcBorders>
            <w:shd w:val="clear" w:color="auto" w:fill="E6E6E6"/>
            <w:vAlign w:val="center"/>
          </w:tcPr>
          <w:p w14:paraId="6B6F59CA" w14:textId="77777777" w:rsidR="005929B0" w:rsidRPr="00EB0FA3" w:rsidRDefault="005929B0" w:rsidP="005929B0">
            <w:pPr>
              <w:rPr>
                <w:sz w:val="22"/>
                <w:szCs w:val="22"/>
              </w:rPr>
            </w:pPr>
            <w:r w:rsidRPr="00EB0FA3">
              <w:rPr>
                <w:b/>
                <w:sz w:val="22"/>
                <w:szCs w:val="22"/>
              </w:rPr>
              <w:t>Immunologic domains and criteria</w:t>
            </w:r>
          </w:p>
        </w:tc>
      </w:tr>
      <w:tr w:rsidR="005929B0" w:rsidRPr="00EB0FA3" w14:paraId="44D8D2BA" w14:textId="77777777" w:rsidTr="001D1D0B">
        <w:trPr>
          <w:trHeight w:val="286"/>
        </w:trPr>
        <w:tc>
          <w:tcPr>
            <w:tcW w:w="9576" w:type="dxa"/>
            <w:tcBorders>
              <w:top w:val="single" w:sz="4" w:space="0" w:color="auto"/>
              <w:bottom w:val="nil"/>
            </w:tcBorders>
            <w:vAlign w:val="center"/>
          </w:tcPr>
          <w:p w14:paraId="59559F9B" w14:textId="4FB719B7" w:rsidR="005929B0" w:rsidRPr="00EB0FA3" w:rsidRDefault="005929B0" w:rsidP="005929B0">
            <w:pPr>
              <w:rPr>
                <w:b/>
                <w:sz w:val="22"/>
                <w:szCs w:val="22"/>
              </w:rPr>
            </w:pPr>
            <w:r w:rsidRPr="00EB0FA3">
              <w:rPr>
                <w:b/>
                <w:sz w:val="22"/>
                <w:szCs w:val="22"/>
              </w:rPr>
              <w:t xml:space="preserve">Antiphospholipid antibodies </w:t>
            </w:r>
          </w:p>
        </w:tc>
      </w:tr>
      <w:tr w:rsidR="005929B0" w:rsidRPr="00EB0FA3" w14:paraId="540C2029" w14:textId="77777777" w:rsidTr="001D1D0B">
        <w:tc>
          <w:tcPr>
            <w:tcW w:w="9576" w:type="dxa"/>
            <w:tcBorders>
              <w:top w:val="nil"/>
              <w:bottom w:val="single" w:sz="4" w:space="0" w:color="auto"/>
            </w:tcBorders>
            <w:vAlign w:val="center"/>
          </w:tcPr>
          <w:p w14:paraId="4D19061B" w14:textId="77777777" w:rsidR="005929B0" w:rsidRPr="00EB0FA3" w:rsidRDefault="005929B0" w:rsidP="005929B0">
            <w:pPr>
              <w:numPr>
                <w:ilvl w:val="0"/>
                <w:numId w:val="23"/>
              </w:numPr>
              <w:ind w:left="450" w:hanging="180"/>
              <w:rPr>
                <w:sz w:val="22"/>
                <w:szCs w:val="22"/>
              </w:rPr>
            </w:pPr>
            <w:r w:rsidRPr="00EB0FA3">
              <w:rPr>
                <w:sz w:val="22"/>
                <w:szCs w:val="22"/>
              </w:rPr>
              <w:t xml:space="preserve">Anticardiolipin IgG (&gt;40 GPL units) </w:t>
            </w:r>
            <w:r w:rsidRPr="00EB0FA3">
              <w:rPr>
                <w:sz w:val="22"/>
                <w:szCs w:val="22"/>
                <w:u w:val="single"/>
              </w:rPr>
              <w:t>or</w:t>
            </w:r>
            <w:r w:rsidRPr="00EB0FA3">
              <w:rPr>
                <w:sz w:val="22"/>
                <w:szCs w:val="22"/>
              </w:rPr>
              <w:t xml:space="preserve"> anti-β2GP1 IgG (&gt;40 units) </w:t>
            </w:r>
            <w:r w:rsidRPr="00EB0FA3">
              <w:rPr>
                <w:sz w:val="22"/>
                <w:szCs w:val="22"/>
                <w:u w:val="single"/>
              </w:rPr>
              <w:t>or</w:t>
            </w:r>
            <w:r w:rsidRPr="00EB0FA3">
              <w:rPr>
                <w:sz w:val="22"/>
                <w:szCs w:val="22"/>
              </w:rPr>
              <w:t xml:space="preserve"> lupus anticoagulant positive</w:t>
            </w:r>
          </w:p>
        </w:tc>
      </w:tr>
      <w:tr w:rsidR="005929B0" w:rsidRPr="00EB0FA3" w14:paraId="149A9BF4" w14:textId="77777777" w:rsidTr="001D1D0B">
        <w:trPr>
          <w:trHeight w:val="278"/>
        </w:trPr>
        <w:tc>
          <w:tcPr>
            <w:tcW w:w="9576" w:type="dxa"/>
            <w:tcBorders>
              <w:top w:val="single" w:sz="4" w:space="0" w:color="auto"/>
              <w:bottom w:val="nil"/>
            </w:tcBorders>
            <w:vAlign w:val="center"/>
          </w:tcPr>
          <w:p w14:paraId="703AA360" w14:textId="3E626A9B" w:rsidR="005929B0" w:rsidRPr="00EB0FA3" w:rsidRDefault="005929B0" w:rsidP="005929B0">
            <w:pPr>
              <w:rPr>
                <w:b/>
                <w:sz w:val="22"/>
                <w:szCs w:val="22"/>
              </w:rPr>
            </w:pPr>
            <w:r w:rsidRPr="00EB0FA3">
              <w:rPr>
                <w:b/>
                <w:sz w:val="22"/>
                <w:szCs w:val="22"/>
              </w:rPr>
              <w:t xml:space="preserve">Complement proteins </w:t>
            </w:r>
          </w:p>
        </w:tc>
      </w:tr>
      <w:tr w:rsidR="005929B0" w:rsidRPr="00EB0FA3" w14:paraId="44C4A1D8" w14:textId="77777777" w:rsidTr="001D1D0B">
        <w:tc>
          <w:tcPr>
            <w:tcW w:w="9576" w:type="dxa"/>
            <w:tcBorders>
              <w:top w:val="nil"/>
              <w:bottom w:val="nil"/>
            </w:tcBorders>
            <w:vAlign w:val="center"/>
          </w:tcPr>
          <w:p w14:paraId="0A5D9FB5" w14:textId="77777777" w:rsidR="005929B0" w:rsidRPr="00EB0FA3" w:rsidRDefault="005929B0" w:rsidP="005929B0">
            <w:pPr>
              <w:pStyle w:val="ListParagraph"/>
              <w:numPr>
                <w:ilvl w:val="0"/>
                <w:numId w:val="23"/>
              </w:numPr>
              <w:ind w:left="450" w:hanging="180"/>
              <w:rPr>
                <w:sz w:val="22"/>
                <w:szCs w:val="22"/>
              </w:rPr>
            </w:pPr>
            <w:r w:rsidRPr="00EB0FA3">
              <w:rPr>
                <w:sz w:val="22"/>
                <w:szCs w:val="22"/>
              </w:rPr>
              <w:t xml:space="preserve">Low C3 </w:t>
            </w:r>
            <w:r w:rsidRPr="00EB0FA3">
              <w:rPr>
                <w:sz w:val="22"/>
                <w:szCs w:val="22"/>
                <w:u w:val="single"/>
              </w:rPr>
              <w:t>or</w:t>
            </w:r>
            <w:r w:rsidRPr="00EB0FA3">
              <w:rPr>
                <w:sz w:val="22"/>
                <w:szCs w:val="22"/>
              </w:rPr>
              <w:t xml:space="preserve"> low C4</w:t>
            </w:r>
          </w:p>
        </w:tc>
      </w:tr>
      <w:tr w:rsidR="005929B0" w:rsidRPr="00EB0FA3" w14:paraId="78BF2D3F" w14:textId="77777777" w:rsidTr="001D1D0B">
        <w:tc>
          <w:tcPr>
            <w:tcW w:w="9576" w:type="dxa"/>
            <w:tcBorders>
              <w:top w:val="nil"/>
              <w:bottom w:val="single" w:sz="4" w:space="0" w:color="auto"/>
            </w:tcBorders>
            <w:vAlign w:val="center"/>
          </w:tcPr>
          <w:p w14:paraId="4681B30F" w14:textId="77777777" w:rsidR="005929B0" w:rsidRPr="00EB0FA3" w:rsidRDefault="005929B0" w:rsidP="005929B0">
            <w:pPr>
              <w:pStyle w:val="ListParagraph"/>
              <w:numPr>
                <w:ilvl w:val="0"/>
                <w:numId w:val="23"/>
              </w:numPr>
              <w:ind w:left="450" w:hanging="180"/>
              <w:rPr>
                <w:sz w:val="22"/>
                <w:szCs w:val="22"/>
              </w:rPr>
            </w:pPr>
            <w:r w:rsidRPr="00EB0FA3">
              <w:rPr>
                <w:sz w:val="22"/>
                <w:szCs w:val="22"/>
              </w:rPr>
              <w:t xml:space="preserve">Low C3 </w:t>
            </w:r>
            <w:r w:rsidRPr="00EB0FA3">
              <w:rPr>
                <w:sz w:val="22"/>
                <w:szCs w:val="22"/>
                <w:u w:val="single"/>
              </w:rPr>
              <w:t>and</w:t>
            </w:r>
            <w:r w:rsidRPr="00EB0FA3">
              <w:rPr>
                <w:sz w:val="22"/>
                <w:szCs w:val="22"/>
              </w:rPr>
              <w:t xml:space="preserve"> low C4</w:t>
            </w:r>
          </w:p>
        </w:tc>
      </w:tr>
      <w:tr w:rsidR="005929B0" w:rsidRPr="00EB0FA3" w14:paraId="4D871822" w14:textId="77777777" w:rsidTr="001D1D0B">
        <w:tc>
          <w:tcPr>
            <w:tcW w:w="9576" w:type="dxa"/>
            <w:tcBorders>
              <w:top w:val="single" w:sz="4" w:space="0" w:color="auto"/>
              <w:bottom w:val="nil"/>
            </w:tcBorders>
            <w:vAlign w:val="center"/>
          </w:tcPr>
          <w:p w14:paraId="5937D22E" w14:textId="60A09014" w:rsidR="005929B0" w:rsidRPr="00EB0FA3" w:rsidRDefault="005929B0" w:rsidP="005929B0">
            <w:pPr>
              <w:rPr>
                <w:b/>
                <w:sz w:val="22"/>
                <w:szCs w:val="22"/>
              </w:rPr>
            </w:pPr>
            <w:r>
              <w:rPr>
                <w:b/>
                <w:sz w:val="22"/>
                <w:szCs w:val="22"/>
              </w:rPr>
              <w:t>SLE-</w:t>
            </w:r>
            <w:r w:rsidRPr="00EB0FA3">
              <w:rPr>
                <w:b/>
                <w:sz w:val="22"/>
                <w:szCs w:val="22"/>
              </w:rPr>
              <w:t xml:space="preserve">specific antibodies </w:t>
            </w:r>
          </w:p>
        </w:tc>
      </w:tr>
      <w:tr w:rsidR="005929B0" w:rsidRPr="00EB0FA3" w14:paraId="219365D7" w14:textId="77777777" w:rsidTr="001D1D0B">
        <w:tc>
          <w:tcPr>
            <w:tcW w:w="9576" w:type="dxa"/>
            <w:tcBorders>
              <w:top w:val="nil"/>
              <w:bottom w:val="nil"/>
            </w:tcBorders>
            <w:vAlign w:val="center"/>
          </w:tcPr>
          <w:p w14:paraId="52B5BFFE" w14:textId="77777777" w:rsidR="005929B0" w:rsidRPr="00EB0FA3" w:rsidRDefault="005929B0" w:rsidP="005929B0">
            <w:pPr>
              <w:pStyle w:val="ListParagraph"/>
              <w:numPr>
                <w:ilvl w:val="0"/>
                <w:numId w:val="10"/>
              </w:numPr>
              <w:ind w:left="450" w:hanging="180"/>
              <w:rPr>
                <w:sz w:val="22"/>
                <w:szCs w:val="22"/>
              </w:rPr>
            </w:pPr>
            <w:r w:rsidRPr="00EB0FA3">
              <w:rPr>
                <w:sz w:val="22"/>
                <w:szCs w:val="22"/>
              </w:rPr>
              <w:t>Anti-dsDNA antibody</w:t>
            </w:r>
          </w:p>
        </w:tc>
      </w:tr>
      <w:tr w:rsidR="005929B0" w:rsidRPr="00EB0FA3" w14:paraId="32D20190" w14:textId="77777777" w:rsidTr="001D1D0B">
        <w:tc>
          <w:tcPr>
            <w:tcW w:w="9576" w:type="dxa"/>
            <w:tcBorders>
              <w:top w:val="nil"/>
              <w:bottom w:val="nil"/>
            </w:tcBorders>
            <w:vAlign w:val="center"/>
          </w:tcPr>
          <w:p w14:paraId="2EB6B888" w14:textId="77777777" w:rsidR="005929B0" w:rsidRPr="00EB0FA3" w:rsidRDefault="005929B0" w:rsidP="005929B0">
            <w:pPr>
              <w:pStyle w:val="ListParagraph"/>
              <w:numPr>
                <w:ilvl w:val="0"/>
                <w:numId w:val="10"/>
              </w:numPr>
              <w:ind w:left="450" w:hanging="180"/>
              <w:rPr>
                <w:sz w:val="22"/>
                <w:szCs w:val="22"/>
              </w:rPr>
            </w:pPr>
            <w:r w:rsidRPr="00EB0FA3">
              <w:rPr>
                <w:sz w:val="22"/>
                <w:szCs w:val="22"/>
              </w:rPr>
              <w:t>Anti-Smith antibody</w:t>
            </w:r>
          </w:p>
        </w:tc>
      </w:tr>
      <w:tr w:rsidR="005929B0" w:rsidRPr="00EB0FA3" w14:paraId="43128E24" w14:textId="77777777" w:rsidTr="001D1D0B">
        <w:tc>
          <w:tcPr>
            <w:tcW w:w="9576" w:type="dxa"/>
            <w:tcBorders>
              <w:top w:val="single" w:sz="4" w:space="0" w:color="auto"/>
              <w:bottom w:val="single" w:sz="4" w:space="0" w:color="auto"/>
            </w:tcBorders>
            <w:vAlign w:val="center"/>
          </w:tcPr>
          <w:p w14:paraId="3D92C814" w14:textId="77777777" w:rsidR="005929B0" w:rsidRPr="00EB0FA3" w:rsidRDefault="005929B0" w:rsidP="005929B0">
            <w:pPr>
              <w:rPr>
                <w:sz w:val="22"/>
                <w:szCs w:val="22"/>
              </w:rPr>
            </w:pPr>
            <w:r w:rsidRPr="00EB0FA3">
              <w:rPr>
                <w:sz w:val="22"/>
                <w:szCs w:val="22"/>
              </w:rPr>
              <w:t>*</w:t>
            </w:r>
            <w:r w:rsidRPr="00EB0FA3">
              <w:rPr>
                <w:sz w:val="18"/>
                <w:szCs w:val="18"/>
              </w:rPr>
              <w:t xml:space="preserve"> </w:t>
            </w:r>
            <w:r w:rsidRPr="00EB0FA3">
              <w:rPr>
                <w:sz w:val="22"/>
                <w:szCs w:val="22"/>
              </w:rPr>
              <w:t>Direct observation may include physical examination or review of a photograph</w:t>
            </w:r>
          </w:p>
        </w:tc>
      </w:tr>
    </w:tbl>
    <w:p w14:paraId="76958454" w14:textId="77777777" w:rsidR="00820EFA" w:rsidRDefault="00820EFA" w:rsidP="00820EFA">
      <w:pPr>
        <w:pStyle w:val="ListParagraph"/>
        <w:spacing w:line="480" w:lineRule="auto"/>
        <w:ind w:left="360"/>
      </w:pPr>
    </w:p>
    <w:p w14:paraId="277182C8" w14:textId="0E828C69" w:rsidR="00130831" w:rsidRPr="000E59A4" w:rsidRDefault="00E12048" w:rsidP="00CE3437">
      <w:pPr>
        <w:spacing w:line="480" w:lineRule="auto"/>
      </w:pPr>
      <w:r w:rsidRPr="00CE3437">
        <w:rPr>
          <w:b/>
        </w:rPr>
        <w:t>F</w:t>
      </w:r>
      <w:r w:rsidR="004230DD" w:rsidRPr="00CE3437">
        <w:rPr>
          <w:b/>
        </w:rPr>
        <w:t xml:space="preserve">ace validity </w:t>
      </w:r>
      <w:r w:rsidR="004230DD" w:rsidRPr="00CE232D">
        <w:rPr>
          <w:b/>
        </w:rPr>
        <w:t>of the weights</w:t>
      </w:r>
      <w:r w:rsidR="00B44935">
        <w:rPr>
          <w:b/>
        </w:rPr>
        <w:t xml:space="preserve"> and initial upper threshold score</w:t>
      </w:r>
      <w:r w:rsidR="004230DD" w:rsidRPr="00CE232D">
        <w:t xml:space="preserve">. </w:t>
      </w:r>
      <w:r w:rsidR="00440928">
        <w:t xml:space="preserve">The </w:t>
      </w:r>
      <w:r w:rsidR="007148C4" w:rsidRPr="00CE232D">
        <w:t xml:space="preserve">additive score </w:t>
      </w:r>
      <w:r w:rsidR="00E0552B">
        <w:t>range</w:t>
      </w:r>
      <w:r w:rsidR="00440928">
        <w:t>d 0-201</w:t>
      </w:r>
      <w:r w:rsidR="00E0552B">
        <w:t xml:space="preserve"> </w:t>
      </w:r>
      <w:r w:rsidR="00305DA1">
        <w:t>for the</w:t>
      </w:r>
      <w:r w:rsidR="00C01F69" w:rsidRPr="00CE232D">
        <w:t xml:space="preserve"> </w:t>
      </w:r>
      <w:r w:rsidR="001D1D0B" w:rsidRPr="00CE232D">
        <w:t>164</w:t>
      </w:r>
      <w:r w:rsidR="00E0552B">
        <w:t xml:space="preserve"> cases</w:t>
      </w:r>
      <w:r w:rsidR="007148C4" w:rsidRPr="00CA1A67">
        <w:t xml:space="preserve">. </w:t>
      </w:r>
      <w:r w:rsidR="00CE232D">
        <w:t xml:space="preserve">SLE experts </w:t>
      </w:r>
      <w:r w:rsidR="00305DA1">
        <w:t>reviewed the</w:t>
      </w:r>
      <w:r w:rsidR="00CE232D">
        <w:t xml:space="preserve"> </w:t>
      </w:r>
      <w:r w:rsidR="00296E71" w:rsidRPr="00CE232D">
        <w:t>cases</w:t>
      </w:r>
      <w:r w:rsidR="00296E71" w:rsidRPr="000E59A4">
        <w:t xml:space="preserve"> </w:t>
      </w:r>
      <w:r w:rsidR="00C01F69">
        <w:t xml:space="preserve">in order </w:t>
      </w:r>
      <w:r w:rsidR="003F18D2">
        <w:t>from highest to lowest</w:t>
      </w:r>
      <w:r w:rsidR="006D0AB4">
        <w:t xml:space="preserve"> score</w:t>
      </w:r>
      <w:r w:rsidR="00D51669">
        <w:t xml:space="preserve"> and </w:t>
      </w:r>
      <w:r w:rsidR="0029215D" w:rsidRPr="000E59A4">
        <w:t xml:space="preserve">reached consensus on classifying the </w:t>
      </w:r>
      <w:r w:rsidR="00CD5267">
        <w:t xml:space="preserve">69 </w:t>
      </w:r>
      <w:r w:rsidR="00F81910">
        <w:t>highest</w:t>
      </w:r>
      <w:r w:rsidR="0029215D" w:rsidRPr="000E59A4">
        <w:t>-</w:t>
      </w:r>
      <w:r w:rsidR="003F18D2">
        <w:t>scored</w:t>
      </w:r>
      <w:r w:rsidR="0029215D" w:rsidRPr="000E59A4">
        <w:t xml:space="preserve"> cases as SLE. </w:t>
      </w:r>
      <w:r w:rsidR="005637F3" w:rsidRPr="00990DC7">
        <w:t xml:space="preserve">The group was unable to reach </w:t>
      </w:r>
      <w:r w:rsidR="006A59A3" w:rsidRPr="00990DC7">
        <w:t xml:space="preserve">full </w:t>
      </w:r>
      <w:r w:rsidR="005637F3" w:rsidRPr="00990DC7">
        <w:t xml:space="preserve">consensus for a case </w:t>
      </w:r>
      <w:r w:rsidR="00440928" w:rsidRPr="00990DC7">
        <w:t>with a score of</w:t>
      </w:r>
      <w:r w:rsidR="00EA71E9" w:rsidRPr="00990DC7">
        <w:t xml:space="preserve"> 70; this </w:t>
      </w:r>
      <w:r w:rsidR="006A59A3" w:rsidRPr="00990DC7">
        <w:t>patient</w:t>
      </w:r>
      <w:r w:rsidR="00EA71E9" w:rsidRPr="00990DC7">
        <w:t xml:space="preserve"> had </w:t>
      </w:r>
      <w:bookmarkStart w:id="7" w:name="_Hlk533068547"/>
      <w:r w:rsidR="005637F3" w:rsidRPr="00990DC7">
        <w:t>oral ul</w:t>
      </w:r>
      <w:r w:rsidR="0076332A" w:rsidRPr="00990DC7">
        <w:t>cers, leukopenia, low C3 or C4</w:t>
      </w:r>
      <w:r w:rsidR="005637F3" w:rsidRPr="00990DC7">
        <w:t>, and positive anti-dsDNA</w:t>
      </w:r>
      <w:bookmarkEnd w:id="7"/>
      <w:r w:rsidR="005637F3" w:rsidRPr="00990DC7">
        <w:t>.</w:t>
      </w:r>
      <w:r w:rsidR="005637F3">
        <w:t xml:space="preserve"> </w:t>
      </w:r>
      <w:r w:rsidR="00B44935" w:rsidRPr="00AB6E2A">
        <w:t>The last case for which experts reached consensus (17/17 votes) for classification</w:t>
      </w:r>
      <w:r w:rsidR="00B44935">
        <w:t xml:space="preserve"> as SLE had a score of 71, and an initial upper threshold score was </w:t>
      </w:r>
      <w:r w:rsidR="00B44935" w:rsidRPr="00D73986">
        <w:t>set as &gt;70</w:t>
      </w:r>
      <w:r w:rsidR="00B44935">
        <w:t>.</w:t>
      </w:r>
    </w:p>
    <w:p w14:paraId="23E11FA5" w14:textId="3CC3C748" w:rsidR="000E59A4" w:rsidRPr="000E59A4" w:rsidRDefault="000E59A4" w:rsidP="00B44935">
      <w:pPr>
        <w:spacing w:line="480" w:lineRule="auto"/>
      </w:pPr>
    </w:p>
    <w:p w14:paraId="0E87C57A" w14:textId="68E2AC82" w:rsidR="00FF378E" w:rsidRDefault="00E12048" w:rsidP="00CE3437">
      <w:pPr>
        <w:spacing w:line="480" w:lineRule="auto"/>
      </w:pPr>
      <w:r w:rsidRPr="00CE3437">
        <w:rPr>
          <w:b/>
        </w:rPr>
        <w:t>R</w:t>
      </w:r>
      <w:r w:rsidR="00B05C43">
        <w:rPr>
          <w:b/>
        </w:rPr>
        <w:t>evising criteria weights and provisional</w:t>
      </w:r>
      <w:r w:rsidRPr="00CE3437">
        <w:rPr>
          <w:b/>
        </w:rPr>
        <w:t xml:space="preserve"> upper </w:t>
      </w:r>
      <w:r w:rsidR="004230DD" w:rsidRPr="00CE3437">
        <w:rPr>
          <w:b/>
        </w:rPr>
        <w:t>threshol</w:t>
      </w:r>
      <w:r w:rsidRPr="00CE3437">
        <w:rPr>
          <w:b/>
        </w:rPr>
        <w:t>d</w:t>
      </w:r>
      <w:r w:rsidR="00B05C43">
        <w:rPr>
          <w:b/>
        </w:rPr>
        <w:t xml:space="preserve"> score</w:t>
      </w:r>
      <w:r w:rsidRPr="00E12048">
        <w:t>.</w:t>
      </w:r>
      <w:r w:rsidR="004230DD" w:rsidRPr="000E59A4">
        <w:t xml:space="preserve"> </w:t>
      </w:r>
      <w:r w:rsidR="00D2425D">
        <w:t>The experts</w:t>
      </w:r>
      <w:r w:rsidR="00EA71E9">
        <w:t xml:space="preserve"> reviewed cases </w:t>
      </w:r>
      <w:r w:rsidR="00712D62">
        <w:t>scored</w:t>
      </w:r>
      <w:r w:rsidR="0015423A">
        <w:t xml:space="preserve"> 60-70</w:t>
      </w:r>
      <w:r w:rsidR="00302C8D">
        <w:t>. M</w:t>
      </w:r>
      <w:r w:rsidR="0076332A">
        <w:t xml:space="preserve">any </w:t>
      </w:r>
      <w:r w:rsidR="00302C8D">
        <w:t>had arthritis</w:t>
      </w:r>
      <w:r w:rsidR="00A77F72">
        <w:t xml:space="preserve"> </w:t>
      </w:r>
      <w:r w:rsidR="00EE57ED">
        <w:t xml:space="preserve">and </w:t>
      </w:r>
      <w:r w:rsidR="00642CB6">
        <w:t>most</w:t>
      </w:r>
      <w:r w:rsidR="00EE57ED">
        <w:t xml:space="preserve"> experts had voted to classify </w:t>
      </w:r>
      <w:r w:rsidR="0076332A">
        <w:t xml:space="preserve">them </w:t>
      </w:r>
      <w:r w:rsidR="00EE57ED">
        <w:t xml:space="preserve">as SLE. </w:t>
      </w:r>
      <w:r w:rsidR="00256EB9">
        <w:t xml:space="preserve">Therefore, the group </w:t>
      </w:r>
      <w:r w:rsidR="009171AB">
        <w:t>felt that the weight assigned to arthritis was</w:t>
      </w:r>
      <w:r w:rsidR="00256EB9">
        <w:t xml:space="preserve"> </w:t>
      </w:r>
      <w:r w:rsidR="0076332A">
        <w:t>to</w:t>
      </w:r>
      <w:r w:rsidR="009E1E14">
        <w:t>o</w:t>
      </w:r>
      <w:r w:rsidR="0076332A">
        <w:t xml:space="preserve"> low</w:t>
      </w:r>
      <w:r w:rsidR="00256EB9">
        <w:t xml:space="preserve">. </w:t>
      </w:r>
      <w:r w:rsidR="00661235">
        <w:t>After reviewing the</w:t>
      </w:r>
      <w:r w:rsidR="00533061">
        <w:t xml:space="preserve"> specific criteria present in t</w:t>
      </w:r>
      <w:r w:rsidR="002F35C2">
        <w:t>hese</w:t>
      </w:r>
      <w:r w:rsidR="00533061">
        <w:t xml:space="preserve"> cases, the </w:t>
      </w:r>
      <w:r w:rsidR="00850951">
        <w:t>muco</w:t>
      </w:r>
      <w:r w:rsidR="00533061">
        <w:t>c</w:t>
      </w:r>
      <w:r w:rsidR="009E1E14">
        <w:t>utaneous d</w:t>
      </w:r>
      <w:r w:rsidR="00256EB9">
        <w:t xml:space="preserve">omain </w:t>
      </w:r>
      <w:r w:rsidR="00533061">
        <w:t>was</w:t>
      </w:r>
      <w:r w:rsidR="00256EB9">
        <w:t xml:space="preserve"> re-organized based on expert consensus</w:t>
      </w:r>
      <w:r w:rsidR="0076332A">
        <w:t xml:space="preserve">: acute cutaneous lupus was </w:t>
      </w:r>
      <w:r w:rsidR="00AD3930">
        <w:t>assigned the most influential position</w:t>
      </w:r>
      <w:r w:rsidR="0076332A">
        <w:t xml:space="preserve"> because it is most specific, and subacute cutaneous lupus and discoid lupus were grouped together and less influential than acute cutaneous</w:t>
      </w:r>
      <w:r w:rsidR="00791D18">
        <w:t xml:space="preserve"> lupus</w:t>
      </w:r>
      <w:r w:rsidR="00FF378E">
        <w:t>. A</w:t>
      </w:r>
      <w:r w:rsidR="00256EB9">
        <w:t>nonymous voti</w:t>
      </w:r>
      <w:r w:rsidR="00E14EBF">
        <w:t xml:space="preserve">ng </w:t>
      </w:r>
      <w:r w:rsidR="00533061">
        <w:t xml:space="preserve">was repeated for </w:t>
      </w:r>
      <w:r w:rsidR="00E14EBF">
        <w:t xml:space="preserve">pairwise </w:t>
      </w:r>
      <w:r w:rsidR="00E14EBF">
        <w:lastRenderedPageBreak/>
        <w:t xml:space="preserve">comparisons </w:t>
      </w:r>
      <w:r w:rsidR="00533061">
        <w:t>including</w:t>
      </w:r>
      <w:r w:rsidR="00E14EBF">
        <w:t xml:space="preserve"> </w:t>
      </w:r>
      <w:r w:rsidR="00533061">
        <w:t xml:space="preserve">arthritis and </w:t>
      </w:r>
      <w:r w:rsidR="00850951">
        <w:t>muco</w:t>
      </w:r>
      <w:r w:rsidR="00533061">
        <w:t xml:space="preserve">cutaneous criteria. </w:t>
      </w:r>
      <w:r w:rsidR="00AB21A4">
        <w:t>1000minds</w:t>
      </w:r>
      <w:r w:rsidR="001100E9" w:rsidRPr="00CE3437">
        <w:rPr>
          <w:vertAlign w:val="superscript"/>
        </w:rPr>
        <w:t>TM</w:t>
      </w:r>
      <w:r w:rsidR="00FF378E">
        <w:t xml:space="preserve"> software </w:t>
      </w:r>
      <w:r w:rsidR="00535ED8">
        <w:t>re-</w:t>
      </w:r>
      <w:r w:rsidR="00FF378E">
        <w:t xml:space="preserve">calculated </w:t>
      </w:r>
      <w:r w:rsidR="00535ED8">
        <w:t>relative weights for all criteria</w:t>
      </w:r>
      <w:r w:rsidR="003F18D2">
        <w:t xml:space="preserve"> and re-scored</w:t>
      </w:r>
      <w:r w:rsidR="00FF378E">
        <w:t xml:space="preserve"> all cases using the </w:t>
      </w:r>
      <w:r w:rsidR="00C96D11">
        <w:t>revised</w:t>
      </w:r>
      <w:r w:rsidR="00FF378E">
        <w:t xml:space="preserve"> weights.</w:t>
      </w:r>
    </w:p>
    <w:p w14:paraId="09AF8635" w14:textId="77777777" w:rsidR="00FF378E" w:rsidRDefault="00FF378E" w:rsidP="00A051A1">
      <w:pPr>
        <w:spacing w:line="480" w:lineRule="auto"/>
      </w:pPr>
    </w:p>
    <w:p w14:paraId="2B9C4EAB" w14:textId="4A0AE338" w:rsidR="004F30CA" w:rsidRDefault="005A4417" w:rsidP="00CE3437">
      <w:pPr>
        <w:spacing w:line="480" w:lineRule="auto"/>
      </w:pPr>
      <w:r>
        <w:t>After this second rou</w:t>
      </w:r>
      <w:r w:rsidR="006D0AB4">
        <w:t>nd of MCDA</w:t>
      </w:r>
      <w:r w:rsidR="00535ED8">
        <w:t>,</w:t>
      </w:r>
      <w:r w:rsidR="006D0AB4">
        <w:t xml:space="preserve"> </w:t>
      </w:r>
      <w:r>
        <w:t>a</w:t>
      </w:r>
      <w:r w:rsidR="009E1E14">
        <w:t>rthritis</w:t>
      </w:r>
      <w:r w:rsidR="00FF378E">
        <w:t xml:space="preserve"> </w:t>
      </w:r>
      <w:r w:rsidR="00C44F18">
        <w:t xml:space="preserve">received a </w:t>
      </w:r>
      <w:r w:rsidR="00A42DF9">
        <w:t>greater</w:t>
      </w:r>
      <w:r w:rsidR="00C44F18">
        <w:t xml:space="preserve"> weight</w:t>
      </w:r>
      <w:r w:rsidR="00CB7F74">
        <w:t xml:space="preserve"> </w:t>
      </w:r>
      <w:r w:rsidR="00535ED8">
        <w:t xml:space="preserve">than prior, </w:t>
      </w:r>
      <w:r w:rsidR="007E0D19">
        <w:t xml:space="preserve">now </w:t>
      </w:r>
      <w:r w:rsidR="00C44F18">
        <w:t xml:space="preserve">identical to </w:t>
      </w:r>
      <w:r w:rsidR="004F30CA">
        <w:t xml:space="preserve">the weight of </w:t>
      </w:r>
      <w:r w:rsidR="00C44F18">
        <w:t>p</w:t>
      </w:r>
      <w:r w:rsidR="00F17C78">
        <w:t>leural or pericardial effusion. A</w:t>
      </w:r>
      <w:r w:rsidR="00FF378E">
        <w:t xml:space="preserve">cute cutaneous lupus </w:t>
      </w:r>
      <w:r w:rsidR="00576693">
        <w:t>was assigned the</w:t>
      </w:r>
      <w:r w:rsidR="005D083C">
        <w:t xml:space="preserve"> same weight as</w:t>
      </w:r>
      <w:r w:rsidR="00FF378E">
        <w:t xml:space="preserve"> acute pericarditis and anti-</w:t>
      </w:r>
      <w:r w:rsidR="00FF378E" w:rsidRPr="003F5AE8">
        <w:t>dsDNA</w:t>
      </w:r>
      <w:r w:rsidR="00FE7CCA" w:rsidRPr="003F5AE8">
        <w:t xml:space="preserve"> (</w:t>
      </w:r>
      <w:r w:rsidR="00FE7CCA" w:rsidRPr="00CE3437">
        <w:rPr>
          <w:b/>
        </w:rPr>
        <w:t xml:space="preserve">Table </w:t>
      </w:r>
      <w:r w:rsidR="007148C4" w:rsidRPr="00CE3437">
        <w:rPr>
          <w:b/>
        </w:rPr>
        <w:t>2</w:t>
      </w:r>
      <w:r w:rsidR="00FE7CCA" w:rsidRPr="003F5AE8">
        <w:t>)</w:t>
      </w:r>
      <w:r w:rsidR="00FF378E" w:rsidRPr="003F5AE8">
        <w:t xml:space="preserve">. The group </w:t>
      </w:r>
      <w:r w:rsidR="00F17C78" w:rsidRPr="003F5AE8">
        <w:t xml:space="preserve">repeated the anonymous voting exercise </w:t>
      </w:r>
      <w:r w:rsidR="00F67437">
        <w:t xml:space="preserve">and </w:t>
      </w:r>
      <w:r w:rsidR="00F81910">
        <w:t>reached consensus about the 82 highest-scored</w:t>
      </w:r>
      <w:r w:rsidR="00F67437">
        <w:t xml:space="preserve"> cases. </w:t>
      </w:r>
      <w:r w:rsidR="00B05C43">
        <w:t>E</w:t>
      </w:r>
      <w:r w:rsidR="00F67437">
        <w:t xml:space="preserve">xperts were </w:t>
      </w:r>
      <w:r w:rsidR="00FF378E" w:rsidRPr="003F5AE8">
        <w:t xml:space="preserve">unable to </w:t>
      </w:r>
      <w:r w:rsidR="00352A93">
        <w:t>reach</w:t>
      </w:r>
      <w:r w:rsidR="006A59A3">
        <w:t xml:space="preserve"> full</w:t>
      </w:r>
      <w:r w:rsidR="00FF378E" w:rsidRPr="003F5AE8">
        <w:t xml:space="preserve"> consensus </w:t>
      </w:r>
      <w:r w:rsidR="005D083C">
        <w:t>for</w:t>
      </w:r>
      <w:r w:rsidR="00FF378E" w:rsidRPr="003F5AE8">
        <w:t xml:space="preserve"> the same case </w:t>
      </w:r>
      <w:r w:rsidR="005D083C">
        <w:t xml:space="preserve">that determined the </w:t>
      </w:r>
      <w:r w:rsidR="007B6EF6">
        <w:t>initial</w:t>
      </w:r>
      <w:r w:rsidR="001C6973" w:rsidRPr="003F5AE8">
        <w:t xml:space="preserve"> threshold</w:t>
      </w:r>
      <w:r w:rsidR="00352A93">
        <w:t xml:space="preserve">. </w:t>
      </w:r>
      <w:r w:rsidR="009F25CC">
        <w:t xml:space="preserve">As that </w:t>
      </w:r>
      <w:r w:rsidR="00352A93">
        <w:t xml:space="preserve">case </w:t>
      </w:r>
      <w:r w:rsidR="00F67437">
        <w:t xml:space="preserve">now </w:t>
      </w:r>
      <w:r w:rsidR="006A59A3">
        <w:t>had</w:t>
      </w:r>
      <w:r w:rsidR="00352A93">
        <w:t xml:space="preserve"> a score of 83</w:t>
      </w:r>
      <w:r w:rsidR="0038550A">
        <w:t xml:space="preserve"> using the revised weights</w:t>
      </w:r>
      <w:r w:rsidR="00352A93">
        <w:t xml:space="preserve">, </w:t>
      </w:r>
      <w:r w:rsidR="00C410DE">
        <w:t xml:space="preserve">a </w:t>
      </w:r>
      <w:r w:rsidR="00C7796C">
        <w:t xml:space="preserve">100% specific </w:t>
      </w:r>
      <w:r w:rsidR="00D16CBE" w:rsidRPr="007B6EF6">
        <w:t>provisional</w:t>
      </w:r>
      <w:r w:rsidR="00FD1E84" w:rsidRPr="007B6EF6">
        <w:t xml:space="preserve"> </w:t>
      </w:r>
      <w:r w:rsidR="005D083C" w:rsidRPr="007B6EF6">
        <w:t>consensus</w:t>
      </w:r>
      <w:r w:rsidR="005D083C">
        <w:t xml:space="preserve"> </w:t>
      </w:r>
      <w:r w:rsidR="001C6973" w:rsidRPr="003F5AE8">
        <w:t>threshold was set as &gt;83.</w:t>
      </w:r>
      <w:r w:rsidR="006A59A3">
        <w:t xml:space="preserve"> </w:t>
      </w:r>
      <w:r w:rsidR="00C410DE">
        <w:t>Provisional c</w:t>
      </w:r>
      <w:r w:rsidR="00352A93">
        <w:t xml:space="preserve">riteria weights </w:t>
      </w:r>
      <w:r w:rsidR="006A59A3">
        <w:t>resulting from</w:t>
      </w:r>
      <w:r w:rsidR="00352A93">
        <w:t xml:space="preserve"> the MCDA exercise </w:t>
      </w:r>
      <w:r w:rsidR="00E70CF7" w:rsidRPr="003F5AE8">
        <w:t xml:space="preserve">are shown in </w:t>
      </w:r>
      <w:r w:rsidR="00E70CF7" w:rsidRPr="00CE3437">
        <w:rPr>
          <w:b/>
        </w:rPr>
        <w:t xml:space="preserve">Table </w:t>
      </w:r>
      <w:r w:rsidR="007148C4" w:rsidRPr="00CE3437">
        <w:rPr>
          <w:b/>
        </w:rPr>
        <w:t>2</w:t>
      </w:r>
      <w:r w:rsidR="00E70CF7" w:rsidRPr="003F5AE8">
        <w:t>.</w:t>
      </w:r>
    </w:p>
    <w:p w14:paraId="3D642075" w14:textId="77777777" w:rsidR="00CD74D0" w:rsidRPr="009E1E14" w:rsidRDefault="00CD74D0" w:rsidP="00CE3437">
      <w:pPr>
        <w:spacing w:line="480" w:lineRule="auto"/>
      </w:pP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735"/>
        <w:gridCol w:w="975"/>
        <w:gridCol w:w="3891"/>
        <w:gridCol w:w="975"/>
      </w:tblGrid>
      <w:tr w:rsidR="00AE6795" w14:paraId="02824CC7" w14:textId="77777777" w:rsidTr="00100F39">
        <w:trPr>
          <w:trHeight w:val="440"/>
        </w:trPr>
        <w:tc>
          <w:tcPr>
            <w:tcW w:w="9576" w:type="dxa"/>
            <w:gridSpan w:val="4"/>
            <w:tcBorders>
              <w:bottom w:val="nil"/>
            </w:tcBorders>
            <w:shd w:val="clear" w:color="auto" w:fill="auto"/>
            <w:vAlign w:val="center"/>
          </w:tcPr>
          <w:p w14:paraId="2682C9BE" w14:textId="7BF283F1" w:rsidR="00AE6795" w:rsidRPr="00650A07" w:rsidRDefault="007148C4" w:rsidP="005D083C">
            <w:pPr>
              <w:rPr>
                <w:b/>
              </w:rPr>
            </w:pPr>
            <w:r>
              <w:rPr>
                <w:b/>
              </w:rPr>
              <w:t>Table 2</w:t>
            </w:r>
            <w:r w:rsidR="007B6EF6">
              <w:rPr>
                <w:b/>
              </w:rPr>
              <w:t>. Provisional</w:t>
            </w:r>
            <w:r w:rsidR="00AE6795">
              <w:rPr>
                <w:b/>
              </w:rPr>
              <w:t xml:space="preserve"> </w:t>
            </w:r>
            <w:r w:rsidR="005D083C">
              <w:rPr>
                <w:b/>
              </w:rPr>
              <w:t xml:space="preserve">SLE classification </w:t>
            </w:r>
            <w:r w:rsidR="00AE6795">
              <w:rPr>
                <w:b/>
              </w:rPr>
              <w:t>c</w:t>
            </w:r>
            <w:r w:rsidR="00C410DE">
              <w:rPr>
                <w:b/>
              </w:rPr>
              <w:t>riteria weights</w:t>
            </w:r>
            <w:r w:rsidR="00AE6795" w:rsidRPr="00650A07">
              <w:rPr>
                <w:b/>
              </w:rPr>
              <w:t xml:space="preserve"> determined by </w:t>
            </w:r>
            <w:r w:rsidR="005D083C">
              <w:rPr>
                <w:b/>
              </w:rPr>
              <w:t xml:space="preserve">a </w:t>
            </w:r>
            <w:r w:rsidR="00AE6795" w:rsidRPr="00650A07">
              <w:rPr>
                <w:b/>
              </w:rPr>
              <w:t>multicriteria decision analysis</w:t>
            </w:r>
            <w:r w:rsidR="005D083C">
              <w:rPr>
                <w:b/>
              </w:rPr>
              <w:t xml:space="preserve"> exercise</w:t>
            </w:r>
          </w:p>
        </w:tc>
      </w:tr>
      <w:tr w:rsidR="00AE6795" w14:paraId="2115E6E3" w14:textId="77777777" w:rsidTr="00100F39">
        <w:trPr>
          <w:trHeight w:val="395"/>
        </w:trPr>
        <w:tc>
          <w:tcPr>
            <w:tcW w:w="3735" w:type="dxa"/>
            <w:tcBorders>
              <w:bottom w:val="single" w:sz="4" w:space="0" w:color="auto"/>
            </w:tcBorders>
            <w:shd w:val="clear" w:color="auto" w:fill="F3F3F3"/>
            <w:vAlign w:val="center"/>
          </w:tcPr>
          <w:p w14:paraId="5BC81E19" w14:textId="77777777" w:rsidR="00AE6795" w:rsidRPr="00650A07" w:rsidRDefault="00AE6795" w:rsidP="006904AC">
            <w:pPr>
              <w:rPr>
                <w:b/>
                <w:sz w:val="22"/>
                <w:szCs w:val="22"/>
              </w:rPr>
            </w:pPr>
            <w:r w:rsidRPr="00650A07">
              <w:rPr>
                <w:b/>
                <w:sz w:val="22"/>
                <w:szCs w:val="22"/>
              </w:rPr>
              <w:t>Clinical domains and criteria</w:t>
            </w:r>
          </w:p>
        </w:tc>
        <w:tc>
          <w:tcPr>
            <w:tcW w:w="975" w:type="dxa"/>
            <w:tcBorders>
              <w:bottom w:val="single" w:sz="4" w:space="0" w:color="auto"/>
              <w:right w:val="single" w:sz="4" w:space="0" w:color="auto"/>
            </w:tcBorders>
            <w:shd w:val="clear" w:color="auto" w:fill="F3F3F3"/>
            <w:vAlign w:val="center"/>
          </w:tcPr>
          <w:p w14:paraId="27377A94" w14:textId="77777777" w:rsidR="00AE6795" w:rsidRPr="00650A07" w:rsidRDefault="00AE6795" w:rsidP="006904AC">
            <w:pPr>
              <w:rPr>
                <w:b/>
                <w:sz w:val="22"/>
                <w:szCs w:val="22"/>
              </w:rPr>
            </w:pPr>
            <w:r w:rsidRPr="00650A07">
              <w:rPr>
                <w:b/>
                <w:sz w:val="22"/>
                <w:szCs w:val="22"/>
              </w:rPr>
              <w:t>Weight (points)</w:t>
            </w:r>
          </w:p>
        </w:tc>
        <w:tc>
          <w:tcPr>
            <w:tcW w:w="3891" w:type="dxa"/>
            <w:tcBorders>
              <w:left w:val="single" w:sz="4" w:space="0" w:color="auto"/>
              <w:bottom w:val="single" w:sz="4" w:space="0" w:color="auto"/>
            </w:tcBorders>
            <w:shd w:val="clear" w:color="auto" w:fill="F3F3F3"/>
            <w:vAlign w:val="center"/>
          </w:tcPr>
          <w:p w14:paraId="166653EA" w14:textId="77777777" w:rsidR="00AE6795" w:rsidRPr="00650A07" w:rsidRDefault="00AE6795" w:rsidP="006904AC">
            <w:pPr>
              <w:rPr>
                <w:b/>
              </w:rPr>
            </w:pPr>
            <w:r>
              <w:rPr>
                <w:b/>
                <w:sz w:val="22"/>
                <w:szCs w:val="22"/>
              </w:rPr>
              <w:t>Immunologic</w:t>
            </w:r>
            <w:r w:rsidRPr="00650A07">
              <w:rPr>
                <w:b/>
                <w:sz w:val="22"/>
                <w:szCs w:val="22"/>
              </w:rPr>
              <w:t xml:space="preserve"> domains and criteria</w:t>
            </w:r>
          </w:p>
        </w:tc>
        <w:tc>
          <w:tcPr>
            <w:tcW w:w="975" w:type="dxa"/>
            <w:tcBorders>
              <w:bottom w:val="single" w:sz="4" w:space="0" w:color="auto"/>
            </w:tcBorders>
            <w:shd w:val="clear" w:color="auto" w:fill="F3F3F3"/>
            <w:vAlign w:val="center"/>
          </w:tcPr>
          <w:p w14:paraId="6EADEACF" w14:textId="77777777" w:rsidR="00AE6795" w:rsidRPr="00650A07" w:rsidRDefault="00AE6795" w:rsidP="006904AC">
            <w:pPr>
              <w:rPr>
                <w:b/>
              </w:rPr>
            </w:pPr>
            <w:r w:rsidRPr="00650A07">
              <w:rPr>
                <w:b/>
                <w:sz w:val="22"/>
                <w:szCs w:val="22"/>
              </w:rPr>
              <w:t>Weight (points)</w:t>
            </w:r>
          </w:p>
        </w:tc>
      </w:tr>
      <w:tr w:rsidR="00AE6795" w14:paraId="2475DD7C" w14:textId="77777777" w:rsidTr="00100F39">
        <w:tc>
          <w:tcPr>
            <w:tcW w:w="3735" w:type="dxa"/>
            <w:tcBorders>
              <w:bottom w:val="nil"/>
            </w:tcBorders>
            <w:vAlign w:val="center"/>
          </w:tcPr>
          <w:p w14:paraId="6047444A" w14:textId="28205E94" w:rsidR="00AE6795" w:rsidRPr="00850951" w:rsidRDefault="00AE6795" w:rsidP="00FE7343">
            <w:pPr>
              <w:rPr>
                <w:sz w:val="22"/>
                <w:szCs w:val="22"/>
              </w:rPr>
            </w:pPr>
            <w:r w:rsidRPr="00850951">
              <w:rPr>
                <w:sz w:val="22"/>
                <w:szCs w:val="22"/>
              </w:rPr>
              <w:t xml:space="preserve">Constitutional </w:t>
            </w:r>
          </w:p>
        </w:tc>
        <w:tc>
          <w:tcPr>
            <w:tcW w:w="975" w:type="dxa"/>
            <w:tcBorders>
              <w:bottom w:val="nil"/>
              <w:right w:val="single" w:sz="4" w:space="0" w:color="auto"/>
            </w:tcBorders>
            <w:vAlign w:val="center"/>
          </w:tcPr>
          <w:p w14:paraId="2913C312" w14:textId="77777777" w:rsidR="00AE6795" w:rsidRPr="00850951" w:rsidRDefault="00AE6795" w:rsidP="006904AC">
            <w:pPr>
              <w:rPr>
                <w:sz w:val="22"/>
                <w:szCs w:val="22"/>
              </w:rPr>
            </w:pPr>
          </w:p>
        </w:tc>
        <w:tc>
          <w:tcPr>
            <w:tcW w:w="3891" w:type="dxa"/>
            <w:tcBorders>
              <w:left w:val="single" w:sz="4" w:space="0" w:color="auto"/>
              <w:bottom w:val="nil"/>
            </w:tcBorders>
            <w:vAlign w:val="center"/>
          </w:tcPr>
          <w:p w14:paraId="762F4A80" w14:textId="26D3DA40" w:rsidR="00AE6795" w:rsidRPr="00850951" w:rsidRDefault="00AE6795" w:rsidP="00FE7343">
            <w:pPr>
              <w:rPr>
                <w:sz w:val="22"/>
                <w:szCs w:val="22"/>
              </w:rPr>
            </w:pPr>
            <w:r w:rsidRPr="00850951">
              <w:rPr>
                <w:sz w:val="22"/>
                <w:szCs w:val="22"/>
              </w:rPr>
              <w:t xml:space="preserve">Antiphospholipid antibodies </w:t>
            </w:r>
          </w:p>
        </w:tc>
        <w:tc>
          <w:tcPr>
            <w:tcW w:w="975" w:type="dxa"/>
            <w:tcBorders>
              <w:bottom w:val="nil"/>
            </w:tcBorders>
            <w:vAlign w:val="center"/>
          </w:tcPr>
          <w:p w14:paraId="0F49FCDA" w14:textId="77777777" w:rsidR="00AE6795" w:rsidRPr="00AB350E" w:rsidRDefault="00AE6795" w:rsidP="006904AC">
            <w:pPr>
              <w:rPr>
                <w:sz w:val="22"/>
                <w:szCs w:val="22"/>
              </w:rPr>
            </w:pPr>
          </w:p>
        </w:tc>
      </w:tr>
      <w:tr w:rsidR="00AE6795" w14:paraId="1D7686B5" w14:textId="77777777" w:rsidTr="00100F39">
        <w:tc>
          <w:tcPr>
            <w:tcW w:w="3735" w:type="dxa"/>
            <w:tcBorders>
              <w:top w:val="nil"/>
              <w:bottom w:val="nil"/>
            </w:tcBorders>
            <w:vAlign w:val="center"/>
          </w:tcPr>
          <w:p w14:paraId="58BEB0EB" w14:textId="0C4F6746" w:rsidR="00AE6795" w:rsidRPr="00100F39" w:rsidRDefault="00100F39" w:rsidP="00100F39">
            <w:pPr>
              <w:pStyle w:val="ListParagraph"/>
              <w:numPr>
                <w:ilvl w:val="0"/>
                <w:numId w:val="29"/>
              </w:numPr>
              <w:rPr>
                <w:sz w:val="22"/>
                <w:szCs w:val="22"/>
              </w:rPr>
            </w:pPr>
            <w:r w:rsidRPr="00100F39">
              <w:rPr>
                <w:sz w:val="22"/>
                <w:szCs w:val="22"/>
              </w:rPr>
              <w:t>F</w:t>
            </w:r>
            <w:r w:rsidR="00AE6795" w:rsidRPr="00100F39">
              <w:rPr>
                <w:sz w:val="22"/>
                <w:szCs w:val="22"/>
              </w:rPr>
              <w:t>ever</w:t>
            </w:r>
          </w:p>
        </w:tc>
        <w:tc>
          <w:tcPr>
            <w:tcW w:w="975" w:type="dxa"/>
            <w:tcBorders>
              <w:top w:val="nil"/>
              <w:bottom w:val="nil"/>
              <w:right w:val="single" w:sz="4" w:space="0" w:color="auto"/>
            </w:tcBorders>
            <w:vAlign w:val="center"/>
          </w:tcPr>
          <w:p w14:paraId="2695FD2A" w14:textId="77777777" w:rsidR="00AE6795" w:rsidRPr="00850951" w:rsidRDefault="00AE6795" w:rsidP="006904AC">
            <w:pPr>
              <w:rPr>
                <w:sz w:val="22"/>
                <w:szCs w:val="22"/>
              </w:rPr>
            </w:pPr>
            <w:r w:rsidRPr="00850951">
              <w:rPr>
                <w:sz w:val="22"/>
                <w:szCs w:val="22"/>
              </w:rPr>
              <w:t>13</w:t>
            </w:r>
          </w:p>
        </w:tc>
        <w:tc>
          <w:tcPr>
            <w:tcW w:w="3891" w:type="dxa"/>
            <w:tcBorders>
              <w:top w:val="nil"/>
              <w:left w:val="single" w:sz="4" w:space="0" w:color="auto"/>
              <w:bottom w:val="nil"/>
            </w:tcBorders>
            <w:vAlign w:val="center"/>
          </w:tcPr>
          <w:p w14:paraId="631E0D45" w14:textId="77777777" w:rsidR="00AE6795" w:rsidRPr="00850951" w:rsidRDefault="00AE6795" w:rsidP="00AE6795">
            <w:pPr>
              <w:pStyle w:val="ListParagraph"/>
              <w:numPr>
                <w:ilvl w:val="0"/>
                <w:numId w:val="10"/>
              </w:numPr>
              <w:ind w:hanging="180"/>
              <w:rPr>
                <w:sz w:val="22"/>
                <w:szCs w:val="22"/>
              </w:rPr>
            </w:pPr>
            <w:r w:rsidRPr="00850951">
              <w:rPr>
                <w:sz w:val="22"/>
                <w:szCs w:val="22"/>
              </w:rPr>
              <w:t xml:space="preserve">Anticardiolipin IgG &gt;40 GPL units </w:t>
            </w:r>
            <w:r w:rsidRPr="00850951">
              <w:rPr>
                <w:sz w:val="22"/>
                <w:szCs w:val="22"/>
                <w:u w:val="single"/>
              </w:rPr>
              <w:t>or</w:t>
            </w:r>
            <w:r w:rsidRPr="00850951">
              <w:rPr>
                <w:sz w:val="22"/>
                <w:szCs w:val="22"/>
              </w:rPr>
              <w:t xml:space="preserve"> anti-β2GP1 IgG &gt;40 units </w:t>
            </w:r>
            <w:r w:rsidRPr="00850951">
              <w:rPr>
                <w:sz w:val="22"/>
                <w:szCs w:val="22"/>
                <w:u w:val="single"/>
              </w:rPr>
              <w:t>or</w:t>
            </w:r>
            <w:r w:rsidRPr="00850951">
              <w:rPr>
                <w:sz w:val="22"/>
                <w:szCs w:val="22"/>
              </w:rPr>
              <w:t xml:space="preserve"> lupus anticoagulant positive</w:t>
            </w:r>
          </w:p>
        </w:tc>
        <w:tc>
          <w:tcPr>
            <w:tcW w:w="975" w:type="dxa"/>
            <w:tcBorders>
              <w:top w:val="nil"/>
              <w:bottom w:val="nil"/>
            </w:tcBorders>
            <w:vAlign w:val="center"/>
          </w:tcPr>
          <w:p w14:paraId="12F0082E" w14:textId="77777777" w:rsidR="00AE6795" w:rsidRPr="000A1CC2" w:rsidRDefault="00AE6795" w:rsidP="006904AC">
            <w:pPr>
              <w:rPr>
                <w:sz w:val="22"/>
                <w:szCs w:val="22"/>
              </w:rPr>
            </w:pPr>
            <w:r>
              <w:rPr>
                <w:sz w:val="22"/>
                <w:szCs w:val="22"/>
              </w:rPr>
              <w:t>13</w:t>
            </w:r>
          </w:p>
        </w:tc>
      </w:tr>
      <w:tr w:rsidR="003E4C4D" w14:paraId="5D0AFB32" w14:textId="77777777" w:rsidTr="00100F39">
        <w:tc>
          <w:tcPr>
            <w:tcW w:w="3735" w:type="dxa"/>
            <w:tcBorders>
              <w:top w:val="nil"/>
              <w:bottom w:val="nil"/>
            </w:tcBorders>
            <w:vAlign w:val="center"/>
          </w:tcPr>
          <w:p w14:paraId="6381E4FC" w14:textId="16D23201" w:rsidR="003E4C4D" w:rsidRPr="00850951" w:rsidRDefault="003E4C4D" w:rsidP="003E4C4D">
            <w:pPr>
              <w:ind w:left="180" w:hanging="180"/>
              <w:rPr>
                <w:sz w:val="22"/>
                <w:szCs w:val="22"/>
              </w:rPr>
            </w:pPr>
            <w:r w:rsidRPr="00850951">
              <w:rPr>
                <w:sz w:val="22"/>
                <w:szCs w:val="22"/>
              </w:rPr>
              <w:t xml:space="preserve">Hematologic </w:t>
            </w:r>
          </w:p>
        </w:tc>
        <w:tc>
          <w:tcPr>
            <w:tcW w:w="975" w:type="dxa"/>
            <w:tcBorders>
              <w:top w:val="nil"/>
              <w:bottom w:val="nil"/>
              <w:right w:val="single" w:sz="4" w:space="0" w:color="auto"/>
            </w:tcBorders>
            <w:vAlign w:val="center"/>
          </w:tcPr>
          <w:p w14:paraId="093A835F" w14:textId="77777777" w:rsidR="003E4C4D" w:rsidRPr="00850951" w:rsidRDefault="003E4C4D" w:rsidP="003E4C4D">
            <w:pPr>
              <w:rPr>
                <w:sz w:val="22"/>
                <w:szCs w:val="22"/>
              </w:rPr>
            </w:pPr>
          </w:p>
        </w:tc>
        <w:tc>
          <w:tcPr>
            <w:tcW w:w="3891" w:type="dxa"/>
            <w:tcBorders>
              <w:top w:val="nil"/>
              <w:left w:val="single" w:sz="4" w:space="0" w:color="auto"/>
              <w:bottom w:val="nil"/>
            </w:tcBorders>
            <w:vAlign w:val="center"/>
          </w:tcPr>
          <w:p w14:paraId="24CE959A" w14:textId="15E2573D" w:rsidR="003E4C4D" w:rsidRPr="00850951" w:rsidRDefault="003E4C4D" w:rsidP="003E4C4D">
            <w:pPr>
              <w:rPr>
                <w:sz w:val="22"/>
                <w:szCs w:val="22"/>
              </w:rPr>
            </w:pPr>
            <w:r w:rsidRPr="00850951">
              <w:rPr>
                <w:sz w:val="22"/>
                <w:szCs w:val="22"/>
              </w:rPr>
              <w:t xml:space="preserve">Complement proteins </w:t>
            </w:r>
          </w:p>
        </w:tc>
        <w:tc>
          <w:tcPr>
            <w:tcW w:w="975" w:type="dxa"/>
            <w:tcBorders>
              <w:top w:val="nil"/>
              <w:bottom w:val="nil"/>
            </w:tcBorders>
            <w:vAlign w:val="center"/>
          </w:tcPr>
          <w:p w14:paraId="244DF05E" w14:textId="77777777" w:rsidR="003E4C4D" w:rsidRPr="000A1CC2" w:rsidRDefault="003E4C4D" w:rsidP="003E4C4D">
            <w:pPr>
              <w:rPr>
                <w:sz w:val="22"/>
                <w:szCs w:val="22"/>
              </w:rPr>
            </w:pPr>
          </w:p>
        </w:tc>
      </w:tr>
      <w:tr w:rsidR="003E4C4D" w14:paraId="4AFA0B2A" w14:textId="77777777" w:rsidTr="00100F39">
        <w:tc>
          <w:tcPr>
            <w:tcW w:w="3735" w:type="dxa"/>
            <w:tcBorders>
              <w:top w:val="nil"/>
              <w:bottom w:val="nil"/>
            </w:tcBorders>
            <w:vAlign w:val="center"/>
          </w:tcPr>
          <w:p w14:paraId="09539E16" w14:textId="18D4FF45" w:rsidR="003E4C4D" w:rsidRPr="00100F39" w:rsidRDefault="003E4C4D" w:rsidP="003E4C4D">
            <w:pPr>
              <w:pStyle w:val="ListParagraph"/>
              <w:numPr>
                <w:ilvl w:val="0"/>
                <w:numId w:val="10"/>
              </w:numPr>
              <w:rPr>
                <w:sz w:val="22"/>
                <w:szCs w:val="22"/>
              </w:rPr>
            </w:pPr>
            <w:r w:rsidRPr="00100F39">
              <w:rPr>
                <w:sz w:val="22"/>
                <w:szCs w:val="22"/>
              </w:rPr>
              <w:t>Leukopenia</w:t>
            </w:r>
          </w:p>
        </w:tc>
        <w:tc>
          <w:tcPr>
            <w:tcW w:w="975" w:type="dxa"/>
            <w:tcBorders>
              <w:top w:val="nil"/>
              <w:bottom w:val="nil"/>
              <w:right w:val="single" w:sz="4" w:space="0" w:color="auto"/>
            </w:tcBorders>
            <w:vAlign w:val="center"/>
          </w:tcPr>
          <w:p w14:paraId="67E45B33" w14:textId="3E51C8AB" w:rsidR="003E4C4D" w:rsidRPr="00850951" w:rsidRDefault="003E4C4D" w:rsidP="003E4C4D">
            <w:pPr>
              <w:rPr>
                <w:sz w:val="22"/>
                <w:szCs w:val="22"/>
              </w:rPr>
            </w:pPr>
            <w:r w:rsidRPr="00850951">
              <w:rPr>
                <w:sz w:val="22"/>
                <w:szCs w:val="22"/>
              </w:rPr>
              <w:t>12</w:t>
            </w:r>
          </w:p>
        </w:tc>
        <w:tc>
          <w:tcPr>
            <w:tcW w:w="3891" w:type="dxa"/>
            <w:tcBorders>
              <w:top w:val="nil"/>
              <w:left w:val="single" w:sz="4" w:space="0" w:color="auto"/>
              <w:bottom w:val="nil"/>
            </w:tcBorders>
            <w:vAlign w:val="center"/>
          </w:tcPr>
          <w:p w14:paraId="3E8BAFFC" w14:textId="27396BAC" w:rsidR="003E4C4D" w:rsidRPr="003E4C4D" w:rsidRDefault="003E4C4D" w:rsidP="003E4C4D">
            <w:pPr>
              <w:pStyle w:val="ListParagraph"/>
              <w:numPr>
                <w:ilvl w:val="0"/>
                <w:numId w:val="10"/>
              </w:numPr>
              <w:rPr>
                <w:sz w:val="22"/>
                <w:szCs w:val="22"/>
              </w:rPr>
            </w:pPr>
            <w:r w:rsidRPr="003E4C4D">
              <w:rPr>
                <w:sz w:val="22"/>
                <w:szCs w:val="22"/>
              </w:rPr>
              <w:t xml:space="preserve">Low C3 </w:t>
            </w:r>
            <w:r w:rsidRPr="003E4C4D">
              <w:rPr>
                <w:sz w:val="22"/>
                <w:szCs w:val="22"/>
                <w:u w:val="single"/>
              </w:rPr>
              <w:t>or</w:t>
            </w:r>
            <w:r w:rsidRPr="003E4C4D">
              <w:rPr>
                <w:sz w:val="22"/>
                <w:szCs w:val="22"/>
              </w:rPr>
              <w:t xml:space="preserve"> low C4</w:t>
            </w:r>
          </w:p>
        </w:tc>
        <w:tc>
          <w:tcPr>
            <w:tcW w:w="975" w:type="dxa"/>
            <w:tcBorders>
              <w:top w:val="nil"/>
              <w:bottom w:val="nil"/>
            </w:tcBorders>
            <w:vAlign w:val="center"/>
          </w:tcPr>
          <w:p w14:paraId="0FEB2513" w14:textId="60E46BEA" w:rsidR="003E4C4D" w:rsidRPr="000A1CC2" w:rsidRDefault="003E4C4D" w:rsidP="003E4C4D">
            <w:pPr>
              <w:rPr>
                <w:sz w:val="22"/>
                <w:szCs w:val="22"/>
              </w:rPr>
            </w:pPr>
            <w:r>
              <w:rPr>
                <w:sz w:val="22"/>
                <w:szCs w:val="22"/>
              </w:rPr>
              <w:t>19</w:t>
            </w:r>
          </w:p>
        </w:tc>
      </w:tr>
      <w:tr w:rsidR="003E4C4D" w14:paraId="2D96245A" w14:textId="77777777" w:rsidTr="00100F39">
        <w:tc>
          <w:tcPr>
            <w:tcW w:w="3735" w:type="dxa"/>
            <w:tcBorders>
              <w:top w:val="nil"/>
              <w:bottom w:val="nil"/>
            </w:tcBorders>
            <w:vAlign w:val="center"/>
          </w:tcPr>
          <w:p w14:paraId="758B2C1C" w14:textId="628C105A" w:rsidR="003E4C4D" w:rsidRPr="00100F39" w:rsidRDefault="003E4C4D" w:rsidP="003E4C4D">
            <w:pPr>
              <w:pStyle w:val="ListParagraph"/>
              <w:numPr>
                <w:ilvl w:val="0"/>
                <w:numId w:val="10"/>
              </w:numPr>
              <w:rPr>
                <w:sz w:val="22"/>
                <w:szCs w:val="22"/>
              </w:rPr>
            </w:pPr>
            <w:r w:rsidRPr="00100F39">
              <w:rPr>
                <w:sz w:val="22"/>
                <w:szCs w:val="22"/>
              </w:rPr>
              <w:t>Thrombocytopenia</w:t>
            </w:r>
          </w:p>
        </w:tc>
        <w:tc>
          <w:tcPr>
            <w:tcW w:w="975" w:type="dxa"/>
            <w:tcBorders>
              <w:top w:val="nil"/>
              <w:bottom w:val="nil"/>
              <w:right w:val="single" w:sz="4" w:space="0" w:color="auto"/>
            </w:tcBorders>
            <w:vAlign w:val="center"/>
          </w:tcPr>
          <w:p w14:paraId="772836EA" w14:textId="325C2A6F" w:rsidR="003E4C4D" w:rsidRPr="00850951" w:rsidRDefault="003E4C4D" w:rsidP="003E4C4D">
            <w:pPr>
              <w:rPr>
                <w:sz w:val="22"/>
                <w:szCs w:val="22"/>
              </w:rPr>
            </w:pPr>
            <w:r w:rsidRPr="00850951">
              <w:rPr>
                <w:sz w:val="22"/>
                <w:szCs w:val="22"/>
              </w:rPr>
              <w:t>26</w:t>
            </w:r>
          </w:p>
        </w:tc>
        <w:tc>
          <w:tcPr>
            <w:tcW w:w="3891" w:type="dxa"/>
            <w:tcBorders>
              <w:top w:val="nil"/>
              <w:left w:val="single" w:sz="4" w:space="0" w:color="auto"/>
              <w:bottom w:val="nil"/>
            </w:tcBorders>
            <w:vAlign w:val="center"/>
          </w:tcPr>
          <w:p w14:paraId="5CCF9BE1" w14:textId="360CE652" w:rsidR="003E4C4D" w:rsidRPr="003E4C4D" w:rsidRDefault="003E4C4D" w:rsidP="003E4C4D">
            <w:pPr>
              <w:pStyle w:val="ListParagraph"/>
              <w:numPr>
                <w:ilvl w:val="0"/>
                <w:numId w:val="10"/>
              </w:numPr>
              <w:rPr>
                <w:sz w:val="22"/>
                <w:szCs w:val="22"/>
              </w:rPr>
            </w:pPr>
            <w:r w:rsidRPr="003E4C4D">
              <w:rPr>
                <w:sz w:val="22"/>
                <w:szCs w:val="22"/>
              </w:rPr>
              <w:t xml:space="preserve">Low C3 </w:t>
            </w:r>
            <w:r w:rsidRPr="003E4C4D">
              <w:rPr>
                <w:sz w:val="22"/>
                <w:szCs w:val="22"/>
                <w:u w:val="single"/>
              </w:rPr>
              <w:t>and</w:t>
            </w:r>
            <w:r w:rsidRPr="003E4C4D">
              <w:rPr>
                <w:sz w:val="22"/>
                <w:szCs w:val="22"/>
              </w:rPr>
              <w:t xml:space="preserve"> low C4</w:t>
            </w:r>
          </w:p>
        </w:tc>
        <w:tc>
          <w:tcPr>
            <w:tcW w:w="975" w:type="dxa"/>
            <w:tcBorders>
              <w:top w:val="nil"/>
              <w:bottom w:val="nil"/>
            </w:tcBorders>
            <w:vAlign w:val="center"/>
          </w:tcPr>
          <w:p w14:paraId="239BDDBB" w14:textId="27ECAA5D" w:rsidR="003E4C4D" w:rsidRPr="000A1CC2" w:rsidRDefault="003E4C4D" w:rsidP="003E4C4D">
            <w:pPr>
              <w:rPr>
                <w:sz w:val="22"/>
                <w:szCs w:val="22"/>
              </w:rPr>
            </w:pPr>
            <w:r>
              <w:rPr>
                <w:sz w:val="22"/>
                <w:szCs w:val="22"/>
              </w:rPr>
              <w:t>27</w:t>
            </w:r>
          </w:p>
        </w:tc>
      </w:tr>
      <w:tr w:rsidR="003E4C4D" w14:paraId="00E0849D" w14:textId="77777777" w:rsidTr="00100F39">
        <w:tc>
          <w:tcPr>
            <w:tcW w:w="3735" w:type="dxa"/>
            <w:tcBorders>
              <w:top w:val="nil"/>
              <w:bottom w:val="nil"/>
            </w:tcBorders>
            <w:vAlign w:val="center"/>
          </w:tcPr>
          <w:p w14:paraId="73FD6D3B" w14:textId="14D4A0B8" w:rsidR="003E4C4D" w:rsidRPr="00100F39" w:rsidRDefault="003E4C4D" w:rsidP="003E4C4D">
            <w:pPr>
              <w:pStyle w:val="ListParagraph"/>
              <w:numPr>
                <w:ilvl w:val="0"/>
                <w:numId w:val="10"/>
              </w:numPr>
              <w:rPr>
                <w:sz w:val="22"/>
                <w:szCs w:val="22"/>
              </w:rPr>
            </w:pPr>
            <w:r w:rsidRPr="00100F39">
              <w:rPr>
                <w:sz w:val="22"/>
                <w:szCs w:val="22"/>
              </w:rPr>
              <w:t>Autoimmune hemolysis</w:t>
            </w:r>
          </w:p>
        </w:tc>
        <w:tc>
          <w:tcPr>
            <w:tcW w:w="975" w:type="dxa"/>
            <w:tcBorders>
              <w:top w:val="nil"/>
              <w:bottom w:val="nil"/>
              <w:right w:val="single" w:sz="4" w:space="0" w:color="auto"/>
            </w:tcBorders>
            <w:vAlign w:val="center"/>
          </w:tcPr>
          <w:p w14:paraId="5C5456C9" w14:textId="3C2675C1" w:rsidR="003E4C4D" w:rsidRPr="00850951" w:rsidRDefault="003E4C4D" w:rsidP="003E4C4D">
            <w:pPr>
              <w:rPr>
                <w:sz w:val="22"/>
                <w:szCs w:val="22"/>
              </w:rPr>
            </w:pPr>
            <w:r w:rsidRPr="00850951">
              <w:rPr>
                <w:sz w:val="22"/>
                <w:szCs w:val="22"/>
              </w:rPr>
              <w:t>28</w:t>
            </w:r>
          </w:p>
        </w:tc>
        <w:tc>
          <w:tcPr>
            <w:tcW w:w="3891" w:type="dxa"/>
            <w:tcBorders>
              <w:top w:val="nil"/>
              <w:left w:val="single" w:sz="4" w:space="0" w:color="auto"/>
              <w:bottom w:val="nil"/>
            </w:tcBorders>
            <w:vAlign w:val="center"/>
          </w:tcPr>
          <w:p w14:paraId="2A923BA8" w14:textId="0B9F17F2" w:rsidR="003E4C4D" w:rsidRPr="00850951" w:rsidRDefault="003E4C4D" w:rsidP="003E4C4D">
            <w:pPr>
              <w:rPr>
                <w:sz w:val="22"/>
                <w:szCs w:val="22"/>
              </w:rPr>
            </w:pPr>
            <w:r>
              <w:rPr>
                <w:sz w:val="22"/>
                <w:szCs w:val="22"/>
              </w:rPr>
              <w:t>SLE-</w:t>
            </w:r>
            <w:r w:rsidRPr="00850951">
              <w:rPr>
                <w:sz w:val="22"/>
                <w:szCs w:val="22"/>
              </w:rPr>
              <w:t xml:space="preserve">specific antibodies </w:t>
            </w:r>
          </w:p>
        </w:tc>
        <w:tc>
          <w:tcPr>
            <w:tcW w:w="975" w:type="dxa"/>
            <w:tcBorders>
              <w:top w:val="nil"/>
              <w:bottom w:val="nil"/>
            </w:tcBorders>
            <w:vAlign w:val="center"/>
          </w:tcPr>
          <w:p w14:paraId="47075F51" w14:textId="77777777" w:rsidR="003E4C4D" w:rsidRPr="000A1CC2" w:rsidRDefault="003E4C4D" w:rsidP="003E4C4D">
            <w:pPr>
              <w:rPr>
                <w:sz w:val="22"/>
                <w:szCs w:val="22"/>
              </w:rPr>
            </w:pPr>
          </w:p>
        </w:tc>
      </w:tr>
      <w:tr w:rsidR="003E4C4D" w14:paraId="4CDD15CD" w14:textId="77777777" w:rsidTr="00100F39">
        <w:tc>
          <w:tcPr>
            <w:tcW w:w="3735" w:type="dxa"/>
            <w:tcBorders>
              <w:top w:val="nil"/>
              <w:bottom w:val="nil"/>
            </w:tcBorders>
            <w:vAlign w:val="center"/>
          </w:tcPr>
          <w:p w14:paraId="404C3AE0" w14:textId="77D4C966" w:rsidR="003E4C4D" w:rsidRPr="00850951" w:rsidRDefault="003E4C4D" w:rsidP="003E4C4D">
            <w:pPr>
              <w:rPr>
                <w:sz w:val="22"/>
                <w:szCs w:val="22"/>
              </w:rPr>
            </w:pPr>
            <w:r w:rsidRPr="00850951">
              <w:rPr>
                <w:sz w:val="22"/>
                <w:szCs w:val="22"/>
              </w:rPr>
              <w:t>Neuro</w:t>
            </w:r>
            <w:r>
              <w:rPr>
                <w:sz w:val="22"/>
                <w:szCs w:val="22"/>
              </w:rPr>
              <w:t>psychiatric</w:t>
            </w:r>
          </w:p>
        </w:tc>
        <w:tc>
          <w:tcPr>
            <w:tcW w:w="975" w:type="dxa"/>
            <w:tcBorders>
              <w:top w:val="nil"/>
              <w:bottom w:val="nil"/>
              <w:right w:val="single" w:sz="4" w:space="0" w:color="auto"/>
            </w:tcBorders>
            <w:vAlign w:val="center"/>
          </w:tcPr>
          <w:p w14:paraId="477B73ED" w14:textId="77777777" w:rsidR="003E4C4D" w:rsidRPr="00850951" w:rsidRDefault="003E4C4D" w:rsidP="003E4C4D">
            <w:pPr>
              <w:ind w:left="720" w:hanging="360"/>
              <w:rPr>
                <w:sz w:val="22"/>
                <w:szCs w:val="22"/>
              </w:rPr>
            </w:pPr>
          </w:p>
        </w:tc>
        <w:tc>
          <w:tcPr>
            <w:tcW w:w="3891" w:type="dxa"/>
            <w:tcBorders>
              <w:top w:val="nil"/>
              <w:left w:val="single" w:sz="4" w:space="0" w:color="auto"/>
              <w:bottom w:val="nil"/>
            </w:tcBorders>
            <w:vAlign w:val="center"/>
          </w:tcPr>
          <w:p w14:paraId="661B1427" w14:textId="716653D0" w:rsidR="003E4C4D" w:rsidRPr="003E4C4D" w:rsidRDefault="003E4C4D" w:rsidP="003E4C4D">
            <w:pPr>
              <w:pStyle w:val="ListParagraph"/>
              <w:numPr>
                <w:ilvl w:val="0"/>
                <w:numId w:val="10"/>
              </w:numPr>
              <w:rPr>
                <w:sz w:val="22"/>
                <w:szCs w:val="22"/>
              </w:rPr>
            </w:pPr>
            <w:r w:rsidRPr="003E4C4D">
              <w:rPr>
                <w:sz w:val="22"/>
                <w:szCs w:val="22"/>
              </w:rPr>
              <w:t>Anti-dsDNA antibody</w:t>
            </w:r>
          </w:p>
        </w:tc>
        <w:tc>
          <w:tcPr>
            <w:tcW w:w="975" w:type="dxa"/>
            <w:tcBorders>
              <w:top w:val="nil"/>
              <w:bottom w:val="nil"/>
            </w:tcBorders>
            <w:vAlign w:val="center"/>
          </w:tcPr>
          <w:p w14:paraId="37E0F9D4" w14:textId="7DAA358A" w:rsidR="003E4C4D" w:rsidRPr="000A1CC2" w:rsidRDefault="003E4C4D" w:rsidP="003E4C4D">
            <w:pPr>
              <w:rPr>
                <w:sz w:val="22"/>
                <w:szCs w:val="22"/>
              </w:rPr>
            </w:pPr>
            <w:r>
              <w:rPr>
                <w:sz w:val="22"/>
                <w:szCs w:val="22"/>
              </w:rPr>
              <w:t>38</w:t>
            </w:r>
          </w:p>
        </w:tc>
      </w:tr>
      <w:tr w:rsidR="003E4C4D" w14:paraId="54D8F651" w14:textId="77777777" w:rsidTr="00100F39">
        <w:tc>
          <w:tcPr>
            <w:tcW w:w="3735" w:type="dxa"/>
            <w:tcBorders>
              <w:top w:val="nil"/>
              <w:bottom w:val="nil"/>
            </w:tcBorders>
            <w:vAlign w:val="center"/>
          </w:tcPr>
          <w:p w14:paraId="589A46DE" w14:textId="176F138F" w:rsidR="003E4C4D" w:rsidRPr="003E4C4D" w:rsidRDefault="003E4C4D" w:rsidP="003E4C4D">
            <w:pPr>
              <w:pStyle w:val="ListParagraph"/>
              <w:numPr>
                <w:ilvl w:val="0"/>
                <w:numId w:val="10"/>
              </w:numPr>
              <w:rPr>
                <w:sz w:val="22"/>
                <w:szCs w:val="22"/>
              </w:rPr>
            </w:pPr>
            <w:r w:rsidRPr="003E4C4D">
              <w:rPr>
                <w:sz w:val="22"/>
                <w:szCs w:val="22"/>
              </w:rPr>
              <w:t>Delirium</w:t>
            </w:r>
          </w:p>
        </w:tc>
        <w:tc>
          <w:tcPr>
            <w:tcW w:w="975" w:type="dxa"/>
            <w:tcBorders>
              <w:top w:val="nil"/>
              <w:bottom w:val="nil"/>
              <w:right w:val="single" w:sz="4" w:space="0" w:color="auto"/>
            </w:tcBorders>
            <w:vAlign w:val="center"/>
          </w:tcPr>
          <w:p w14:paraId="319D93FB" w14:textId="1B4E049B" w:rsidR="003E4C4D" w:rsidRPr="00850951" w:rsidRDefault="003E4C4D" w:rsidP="003E4C4D">
            <w:pPr>
              <w:rPr>
                <w:sz w:val="22"/>
                <w:szCs w:val="22"/>
              </w:rPr>
            </w:pPr>
            <w:r w:rsidRPr="00850951">
              <w:rPr>
                <w:sz w:val="22"/>
                <w:szCs w:val="22"/>
              </w:rPr>
              <w:t>12</w:t>
            </w:r>
          </w:p>
        </w:tc>
        <w:tc>
          <w:tcPr>
            <w:tcW w:w="3891" w:type="dxa"/>
            <w:tcBorders>
              <w:top w:val="nil"/>
              <w:left w:val="single" w:sz="4" w:space="0" w:color="auto"/>
              <w:bottom w:val="nil"/>
            </w:tcBorders>
            <w:vAlign w:val="center"/>
          </w:tcPr>
          <w:p w14:paraId="0542DC27" w14:textId="05D4ED64" w:rsidR="003E4C4D" w:rsidRPr="003E4C4D" w:rsidRDefault="003E4C4D" w:rsidP="003E4C4D">
            <w:pPr>
              <w:pStyle w:val="ListParagraph"/>
              <w:numPr>
                <w:ilvl w:val="0"/>
                <w:numId w:val="10"/>
              </w:numPr>
              <w:rPr>
                <w:sz w:val="22"/>
                <w:szCs w:val="22"/>
              </w:rPr>
            </w:pPr>
            <w:r w:rsidRPr="003E4C4D">
              <w:rPr>
                <w:sz w:val="22"/>
                <w:szCs w:val="22"/>
              </w:rPr>
              <w:t>Anti-Smith antibody</w:t>
            </w:r>
          </w:p>
        </w:tc>
        <w:tc>
          <w:tcPr>
            <w:tcW w:w="975" w:type="dxa"/>
            <w:tcBorders>
              <w:top w:val="nil"/>
              <w:bottom w:val="nil"/>
            </w:tcBorders>
            <w:vAlign w:val="center"/>
          </w:tcPr>
          <w:p w14:paraId="71048115" w14:textId="54A3CB5A" w:rsidR="003E4C4D" w:rsidRPr="000A1CC2" w:rsidRDefault="003E4C4D" w:rsidP="003E4C4D">
            <w:pPr>
              <w:rPr>
                <w:sz w:val="22"/>
                <w:szCs w:val="22"/>
              </w:rPr>
            </w:pPr>
            <w:r>
              <w:rPr>
                <w:sz w:val="22"/>
                <w:szCs w:val="22"/>
              </w:rPr>
              <w:t>40</w:t>
            </w:r>
          </w:p>
        </w:tc>
      </w:tr>
      <w:tr w:rsidR="003E4C4D" w14:paraId="0F686653" w14:textId="77777777" w:rsidTr="00100F39">
        <w:tc>
          <w:tcPr>
            <w:tcW w:w="3735" w:type="dxa"/>
            <w:tcBorders>
              <w:top w:val="nil"/>
              <w:bottom w:val="nil"/>
            </w:tcBorders>
            <w:vAlign w:val="center"/>
          </w:tcPr>
          <w:p w14:paraId="226E6CA6" w14:textId="1B1375DE" w:rsidR="003E4C4D" w:rsidRPr="003E4C4D" w:rsidRDefault="003E4C4D" w:rsidP="003E4C4D">
            <w:pPr>
              <w:pStyle w:val="ListParagraph"/>
              <w:numPr>
                <w:ilvl w:val="0"/>
                <w:numId w:val="10"/>
              </w:numPr>
              <w:rPr>
                <w:sz w:val="22"/>
                <w:szCs w:val="22"/>
              </w:rPr>
            </w:pPr>
            <w:r w:rsidRPr="003E4C4D">
              <w:rPr>
                <w:sz w:val="22"/>
                <w:szCs w:val="22"/>
              </w:rPr>
              <w:t>Psychosis</w:t>
            </w:r>
          </w:p>
        </w:tc>
        <w:tc>
          <w:tcPr>
            <w:tcW w:w="975" w:type="dxa"/>
            <w:tcBorders>
              <w:top w:val="nil"/>
              <w:bottom w:val="nil"/>
              <w:right w:val="single" w:sz="4" w:space="0" w:color="auto"/>
            </w:tcBorders>
            <w:vAlign w:val="center"/>
          </w:tcPr>
          <w:p w14:paraId="014AF360" w14:textId="549D8B08" w:rsidR="003E4C4D" w:rsidRPr="00850951" w:rsidRDefault="003E4C4D" w:rsidP="003E4C4D">
            <w:pPr>
              <w:rPr>
                <w:sz w:val="22"/>
                <w:szCs w:val="22"/>
              </w:rPr>
            </w:pPr>
            <w:r w:rsidRPr="00850951">
              <w:rPr>
                <w:sz w:val="22"/>
                <w:szCs w:val="22"/>
              </w:rPr>
              <w:t>20</w:t>
            </w:r>
          </w:p>
        </w:tc>
        <w:tc>
          <w:tcPr>
            <w:tcW w:w="3891" w:type="dxa"/>
            <w:tcBorders>
              <w:top w:val="nil"/>
              <w:left w:val="single" w:sz="4" w:space="0" w:color="auto"/>
              <w:bottom w:val="nil"/>
            </w:tcBorders>
            <w:vAlign w:val="center"/>
          </w:tcPr>
          <w:p w14:paraId="33675FE6" w14:textId="77777777" w:rsidR="003E4C4D" w:rsidRPr="00850951" w:rsidRDefault="003E4C4D" w:rsidP="003E4C4D">
            <w:pPr>
              <w:rPr>
                <w:sz w:val="22"/>
                <w:szCs w:val="22"/>
              </w:rPr>
            </w:pPr>
          </w:p>
        </w:tc>
        <w:tc>
          <w:tcPr>
            <w:tcW w:w="975" w:type="dxa"/>
            <w:tcBorders>
              <w:top w:val="nil"/>
              <w:bottom w:val="nil"/>
            </w:tcBorders>
            <w:vAlign w:val="center"/>
          </w:tcPr>
          <w:p w14:paraId="1FD6D2F9" w14:textId="77777777" w:rsidR="003E4C4D" w:rsidRPr="000A1CC2" w:rsidRDefault="003E4C4D" w:rsidP="003E4C4D">
            <w:pPr>
              <w:rPr>
                <w:sz w:val="22"/>
                <w:szCs w:val="22"/>
              </w:rPr>
            </w:pPr>
          </w:p>
        </w:tc>
      </w:tr>
      <w:tr w:rsidR="003E4C4D" w14:paraId="1594B54D" w14:textId="77777777" w:rsidTr="00100F39">
        <w:tc>
          <w:tcPr>
            <w:tcW w:w="3735" w:type="dxa"/>
            <w:tcBorders>
              <w:top w:val="nil"/>
              <w:bottom w:val="nil"/>
            </w:tcBorders>
            <w:vAlign w:val="center"/>
          </w:tcPr>
          <w:p w14:paraId="671A97DB" w14:textId="3AEB9363" w:rsidR="003E4C4D" w:rsidRPr="003E4C4D" w:rsidRDefault="003E4C4D" w:rsidP="003E4C4D">
            <w:pPr>
              <w:pStyle w:val="ListParagraph"/>
              <w:numPr>
                <w:ilvl w:val="0"/>
                <w:numId w:val="10"/>
              </w:numPr>
              <w:rPr>
                <w:sz w:val="22"/>
                <w:szCs w:val="22"/>
              </w:rPr>
            </w:pPr>
            <w:r w:rsidRPr="003E4C4D">
              <w:rPr>
                <w:sz w:val="22"/>
                <w:szCs w:val="22"/>
              </w:rPr>
              <w:t>Seizure</w:t>
            </w:r>
          </w:p>
        </w:tc>
        <w:tc>
          <w:tcPr>
            <w:tcW w:w="975" w:type="dxa"/>
            <w:tcBorders>
              <w:top w:val="nil"/>
              <w:bottom w:val="nil"/>
              <w:right w:val="single" w:sz="4" w:space="0" w:color="auto"/>
            </w:tcBorders>
            <w:vAlign w:val="center"/>
          </w:tcPr>
          <w:p w14:paraId="02409F0E" w14:textId="7A8222DD" w:rsidR="003E4C4D" w:rsidRPr="00850951" w:rsidRDefault="003E4C4D" w:rsidP="003E4C4D">
            <w:pPr>
              <w:rPr>
                <w:sz w:val="22"/>
                <w:szCs w:val="22"/>
              </w:rPr>
            </w:pPr>
            <w:r w:rsidRPr="00850951">
              <w:rPr>
                <w:sz w:val="22"/>
                <w:szCs w:val="22"/>
              </w:rPr>
              <w:t>34</w:t>
            </w:r>
          </w:p>
        </w:tc>
        <w:tc>
          <w:tcPr>
            <w:tcW w:w="3891" w:type="dxa"/>
            <w:tcBorders>
              <w:top w:val="nil"/>
              <w:left w:val="single" w:sz="4" w:space="0" w:color="auto"/>
              <w:bottom w:val="nil"/>
            </w:tcBorders>
            <w:vAlign w:val="center"/>
          </w:tcPr>
          <w:p w14:paraId="04227E2F" w14:textId="796FCADD" w:rsidR="003E4C4D" w:rsidRPr="00850951" w:rsidRDefault="003E4C4D" w:rsidP="003E4C4D">
            <w:pPr>
              <w:rPr>
                <w:sz w:val="22"/>
                <w:szCs w:val="22"/>
              </w:rPr>
            </w:pPr>
          </w:p>
        </w:tc>
        <w:tc>
          <w:tcPr>
            <w:tcW w:w="975" w:type="dxa"/>
            <w:tcBorders>
              <w:top w:val="nil"/>
              <w:bottom w:val="nil"/>
            </w:tcBorders>
            <w:vAlign w:val="center"/>
          </w:tcPr>
          <w:p w14:paraId="3A4F76FE" w14:textId="77777777" w:rsidR="003E4C4D" w:rsidRPr="000A1CC2" w:rsidRDefault="003E4C4D" w:rsidP="003E4C4D">
            <w:pPr>
              <w:rPr>
                <w:sz w:val="22"/>
                <w:szCs w:val="22"/>
              </w:rPr>
            </w:pPr>
          </w:p>
        </w:tc>
      </w:tr>
      <w:tr w:rsidR="003E4C4D" w14:paraId="0077DB5B" w14:textId="77777777" w:rsidTr="00100F39">
        <w:tc>
          <w:tcPr>
            <w:tcW w:w="3735" w:type="dxa"/>
            <w:tcBorders>
              <w:top w:val="nil"/>
              <w:bottom w:val="nil"/>
            </w:tcBorders>
            <w:vAlign w:val="center"/>
          </w:tcPr>
          <w:p w14:paraId="6D802110" w14:textId="2D5D4A0F" w:rsidR="003E4C4D" w:rsidRPr="00850951" w:rsidRDefault="003E4C4D" w:rsidP="003E4C4D">
            <w:pPr>
              <w:ind w:left="180" w:hanging="180"/>
              <w:rPr>
                <w:sz w:val="22"/>
                <w:szCs w:val="22"/>
              </w:rPr>
            </w:pPr>
            <w:r w:rsidRPr="00850951">
              <w:rPr>
                <w:sz w:val="22"/>
                <w:szCs w:val="22"/>
              </w:rPr>
              <w:t xml:space="preserve">Mucocutaneous </w:t>
            </w:r>
          </w:p>
        </w:tc>
        <w:tc>
          <w:tcPr>
            <w:tcW w:w="975" w:type="dxa"/>
            <w:tcBorders>
              <w:top w:val="nil"/>
              <w:bottom w:val="nil"/>
              <w:right w:val="single" w:sz="4" w:space="0" w:color="auto"/>
            </w:tcBorders>
            <w:vAlign w:val="center"/>
          </w:tcPr>
          <w:p w14:paraId="6781420B" w14:textId="77777777" w:rsidR="003E4C4D" w:rsidRPr="00850951" w:rsidRDefault="003E4C4D" w:rsidP="003E4C4D">
            <w:pPr>
              <w:rPr>
                <w:sz w:val="22"/>
                <w:szCs w:val="22"/>
              </w:rPr>
            </w:pPr>
          </w:p>
        </w:tc>
        <w:tc>
          <w:tcPr>
            <w:tcW w:w="3891" w:type="dxa"/>
            <w:tcBorders>
              <w:top w:val="nil"/>
              <w:left w:val="single" w:sz="4" w:space="0" w:color="auto"/>
              <w:bottom w:val="nil"/>
            </w:tcBorders>
            <w:vAlign w:val="center"/>
          </w:tcPr>
          <w:p w14:paraId="64CF9B1A" w14:textId="77777777" w:rsidR="003E4C4D" w:rsidRPr="00850951" w:rsidRDefault="003E4C4D" w:rsidP="003E4C4D">
            <w:pPr>
              <w:rPr>
                <w:sz w:val="22"/>
                <w:szCs w:val="22"/>
              </w:rPr>
            </w:pPr>
          </w:p>
        </w:tc>
        <w:tc>
          <w:tcPr>
            <w:tcW w:w="975" w:type="dxa"/>
            <w:tcBorders>
              <w:top w:val="nil"/>
              <w:bottom w:val="nil"/>
            </w:tcBorders>
            <w:vAlign w:val="center"/>
          </w:tcPr>
          <w:p w14:paraId="0B7E1EFF" w14:textId="77777777" w:rsidR="003E4C4D" w:rsidRPr="000A1CC2" w:rsidRDefault="003E4C4D" w:rsidP="003E4C4D">
            <w:pPr>
              <w:rPr>
                <w:sz w:val="22"/>
                <w:szCs w:val="22"/>
              </w:rPr>
            </w:pPr>
          </w:p>
        </w:tc>
      </w:tr>
      <w:tr w:rsidR="003E4C4D" w14:paraId="24F69E13" w14:textId="77777777" w:rsidTr="00100F39">
        <w:tc>
          <w:tcPr>
            <w:tcW w:w="3735" w:type="dxa"/>
            <w:tcBorders>
              <w:top w:val="nil"/>
              <w:bottom w:val="nil"/>
            </w:tcBorders>
            <w:vAlign w:val="center"/>
          </w:tcPr>
          <w:p w14:paraId="1126E6D0" w14:textId="6EEEDD2B" w:rsidR="003E4C4D" w:rsidRPr="003E4C4D" w:rsidRDefault="003E4C4D" w:rsidP="003E4C4D">
            <w:pPr>
              <w:pStyle w:val="ListParagraph"/>
              <w:numPr>
                <w:ilvl w:val="0"/>
                <w:numId w:val="10"/>
              </w:numPr>
              <w:rPr>
                <w:sz w:val="22"/>
                <w:szCs w:val="22"/>
              </w:rPr>
            </w:pPr>
            <w:r w:rsidRPr="003E4C4D">
              <w:rPr>
                <w:sz w:val="22"/>
                <w:szCs w:val="22"/>
              </w:rPr>
              <w:t>Non-scarring alopecia</w:t>
            </w:r>
          </w:p>
        </w:tc>
        <w:tc>
          <w:tcPr>
            <w:tcW w:w="975" w:type="dxa"/>
            <w:tcBorders>
              <w:top w:val="nil"/>
              <w:bottom w:val="nil"/>
              <w:right w:val="single" w:sz="4" w:space="0" w:color="auto"/>
            </w:tcBorders>
            <w:vAlign w:val="center"/>
          </w:tcPr>
          <w:p w14:paraId="1C71683F" w14:textId="5CA7A28C" w:rsidR="003E4C4D" w:rsidRPr="00850951" w:rsidRDefault="003E4C4D" w:rsidP="003E4C4D">
            <w:pPr>
              <w:rPr>
                <w:sz w:val="22"/>
                <w:szCs w:val="22"/>
              </w:rPr>
            </w:pPr>
            <w:r w:rsidRPr="00850951">
              <w:rPr>
                <w:sz w:val="22"/>
                <w:szCs w:val="22"/>
              </w:rPr>
              <w:t>13</w:t>
            </w:r>
          </w:p>
        </w:tc>
        <w:tc>
          <w:tcPr>
            <w:tcW w:w="3891" w:type="dxa"/>
            <w:tcBorders>
              <w:top w:val="nil"/>
              <w:left w:val="single" w:sz="4" w:space="0" w:color="auto"/>
              <w:bottom w:val="nil"/>
            </w:tcBorders>
            <w:vAlign w:val="center"/>
          </w:tcPr>
          <w:p w14:paraId="45B8FE15" w14:textId="77777777" w:rsidR="003E4C4D" w:rsidRPr="00850951" w:rsidRDefault="003E4C4D" w:rsidP="003E4C4D">
            <w:pPr>
              <w:ind w:left="720" w:hanging="360"/>
              <w:rPr>
                <w:sz w:val="22"/>
                <w:szCs w:val="22"/>
              </w:rPr>
            </w:pPr>
          </w:p>
        </w:tc>
        <w:tc>
          <w:tcPr>
            <w:tcW w:w="975" w:type="dxa"/>
            <w:tcBorders>
              <w:top w:val="nil"/>
              <w:bottom w:val="nil"/>
            </w:tcBorders>
            <w:vAlign w:val="center"/>
          </w:tcPr>
          <w:p w14:paraId="64F84EDF" w14:textId="77777777" w:rsidR="003E4C4D" w:rsidRPr="000A1CC2" w:rsidRDefault="003E4C4D" w:rsidP="003E4C4D">
            <w:pPr>
              <w:ind w:left="720" w:hanging="360"/>
              <w:rPr>
                <w:sz w:val="22"/>
                <w:szCs w:val="22"/>
              </w:rPr>
            </w:pPr>
          </w:p>
        </w:tc>
      </w:tr>
      <w:tr w:rsidR="003E4C4D" w14:paraId="72BAA5CD" w14:textId="77777777" w:rsidTr="00100F39">
        <w:tc>
          <w:tcPr>
            <w:tcW w:w="3735" w:type="dxa"/>
            <w:tcBorders>
              <w:top w:val="nil"/>
              <w:bottom w:val="nil"/>
            </w:tcBorders>
            <w:vAlign w:val="center"/>
          </w:tcPr>
          <w:p w14:paraId="241B094F" w14:textId="2613AC4D" w:rsidR="003E4C4D" w:rsidRPr="003E4C4D" w:rsidRDefault="003E4C4D" w:rsidP="003E4C4D">
            <w:pPr>
              <w:pStyle w:val="ListParagraph"/>
              <w:numPr>
                <w:ilvl w:val="0"/>
                <w:numId w:val="10"/>
              </w:numPr>
              <w:rPr>
                <w:sz w:val="22"/>
                <w:szCs w:val="22"/>
              </w:rPr>
            </w:pPr>
            <w:r w:rsidRPr="003E4C4D">
              <w:rPr>
                <w:sz w:val="22"/>
                <w:szCs w:val="22"/>
              </w:rPr>
              <w:t>Oral ulcers</w:t>
            </w:r>
          </w:p>
        </w:tc>
        <w:tc>
          <w:tcPr>
            <w:tcW w:w="975" w:type="dxa"/>
            <w:tcBorders>
              <w:top w:val="nil"/>
              <w:bottom w:val="nil"/>
              <w:right w:val="single" w:sz="4" w:space="0" w:color="auto"/>
            </w:tcBorders>
            <w:vAlign w:val="center"/>
          </w:tcPr>
          <w:p w14:paraId="3C40DD56" w14:textId="5BC5DED6" w:rsidR="003E4C4D" w:rsidRPr="00850951" w:rsidRDefault="003E4C4D" w:rsidP="003E4C4D">
            <w:pPr>
              <w:rPr>
                <w:sz w:val="22"/>
                <w:szCs w:val="22"/>
              </w:rPr>
            </w:pPr>
            <w:r w:rsidRPr="00850951">
              <w:rPr>
                <w:sz w:val="22"/>
                <w:szCs w:val="22"/>
              </w:rPr>
              <w:t>14</w:t>
            </w:r>
          </w:p>
        </w:tc>
        <w:tc>
          <w:tcPr>
            <w:tcW w:w="3891" w:type="dxa"/>
            <w:tcBorders>
              <w:top w:val="nil"/>
              <w:left w:val="single" w:sz="4" w:space="0" w:color="auto"/>
              <w:bottom w:val="nil"/>
            </w:tcBorders>
            <w:vAlign w:val="center"/>
          </w:tcPr>
          <w:p w14:paraId="1F780A94" w14:textId="77777777" w:rsidR="003E4C4D" w:rsidRPr="00850951" w:rsidRDefault="003E4C4D" w:rsidP="003E4C4D">
            <w:pPr>
              <w:ind w:left="720" w:hanging="360"/>
              <w:rPr>
                <w:sz w:val="22"/>
                <w:szCs w:val="22"/>
              </w:rPr>
            </w:pPr>
          </w:p>
        </w:tc>
        <w:tc>
          <w:tcPr>
            <w:tcW w:w="975" w:type="dxa"/>
            <w:tcBorders>
              <w:top w:val="nil"/>
              <w:bottom w:val="nil"/>
            </w:tcBorders>
            <w:vAlign w:val="center"/>
          </w:tcPr>
          <w:p w14:paraId="5B3A9D8A" w14:textId="77777777" w:rsidR="003E4C4D" w:rsidRPr="000A1CC2" w:rsidRDefault="003E4C4D" w:rsidP="003E4C4D">
            <w:pPr>
              <w:ind w:left="720" w:hanging="360"/>
              <w:rPr>
                <w:sz w:val="22"/>
                <w:szCs w:val="22"/>
              </w:rPr>
            </w:pPr>
          </w:p>
        </w:tc>
      </w:tr>
      <w:tr w:rsidR="003E4C4D" w14:paraId="661EF946" w14:textId="77777777" w:rsidTr="00100F39">
        <w:tc>
          <w:tcPr>
            <w:tcW w:w="3735" w:type="dxa"/>
            <w:tcBorders>
              <w:top w:val="nil"/>
              <w:bottom w:val="nil"/>
            </w:tcBorders>
            <w:vAlign w:val="center"/>
          </w:tcPr>
          <w:p w14:paraId="7D778E2C" w14:textId="5102A1EA" w:rsidR="003E4C4D" w:rsidRPr="003E4C4D" w:rsidRDefault="003E4C4D" w:rsidP="003E4C4D">
            <w:pPr>
              <w:pStyle w:val="ListParagraph"/>
              <w:numPr>
                <w:ilvl w:val="0"/>
                <w:numId w:val="10"/>
              </w:numPr>
              <w:rPr>
                <w:sz w:val="22"/>
                <w:szCs w:val="22"/>
              </w:rPr>
            </w:pPr>
            <w:r w:rsidRPr="003E4C4D">
              <w:rPr>
                <w:sz w:val="22"/>
                <w:szCs w:val="22"/>
              </w:rPr>
              <w:t xml:space="preserve">Subacute cutaneous </w:t>
            </w:r>
            <w:r w:rsidRPr="003E4C4D">
              <w:rPr>
                <w:sz w:val="22"/>
                <w:szCs w:val="22"/>
                <w:u w:val="single"/>
              </w:rPr>
              <w:t>or</w:t>
            </w:r>
            <w:r w:rsidRPr="003E4C4D">
              <w:rPr>
                <w:sz w:val="22"/>
                <w:szCs w:val="22"/>
              </w:rPr>
              <w:t xml:space="preserve"> discoid lupus*</w:t>
            </w:r>
          </w:p>
        </w:tc>
        <w:tc>
          <w:tcPr>
            <w:tcW w:w="975" w:type="dxa"/>
            <w:tcBorders>
              <w:top w:val="nil"/>
              <w:bottom w:val="nil"/>
              <w:right w:val="single" w:sz="4" w:space="0" w:color="auto"/>
            </w:tcBorders>
            <w:vAlign w:val="center"/>
          </w:tcPr>
          <w:p w14:paraId="6E9632FB" w14:textId="6D0A769B" w:rsidR="003E4C4D" w:rsidRPr="00850951" w:rsidRDefault="003E4C4D" w:rsidP="003E4C4D">
            <w:pPr>
              <w:rPr>
                <w:sz w:val="22"/>
                <w:szCs w:val="22"/>
              </w:rPr>
            </w:pPr>
            <w:r w:rsidRPr="00850951">
              <w:rPr>
                <w:sz w:val="22"/>
                <w:szCs w:val="22"/>
              </w:rPr>
              <w:t>29*</w:t>
            </w:r>
          </w:p>
        </w:tc>
        <w:tc>
          <w:tcPr>
            <w:tcW w:w="3891" w:type="dxa"/>
            <w:tcBorders>
              <w:top w:val="nil"/>
              <w:left w:val="single" w:sz="4" w:space="0" w:color="auto"/>
              <w:bottom w:val="nil"/>
            </w:tcBorders>
            <w:vAlign w:val="center"/>
          </w:tcPr>
          <w:p w14:paraId="132EB0E9" w14:textId="70988C71" w:rsidR="003E4C4D" w:rsidRPr="00850951" w:rsidRDefault="003E4C4D" w:rsidP="003E4C4D">
            <w:pPr>
              <w:ind w:left="720" w:hanging="360"/>
              <w:rPr>
                <w:sz w:val="22"/>
                <w:szCs w:val="22"/>
              </w:rPr>
            </w:pPr>
          </w:p>
        </w:tc>
        <w:tc>
          <w:tcPr>
            <w:tcW w:w="975" w:type="dxa"/>
            <w:tcBorders>
              <w:top w:val="nil"/>
              <w:bottom w:val="nil"/>
            </w:tcBorders>
            <w:vAlign w:val="center"/>
          </w:tcPr>
          <w:p w14:paraId="01459983" w14:textId="77777777" w:rsidR="003E4C4D" w:rsidRPr="000A1CC2" w:rsidRDefault="003E4C4D" w:rsidP="003E4C4D">
            <w:pPr>
              <w:ind w:left="720" w:hanging="360"/>
              <w:rPr>
                <w:sz w:val="22"/>
                <w:szCs w:val="22"/>
              </w:rPr>
            </w:pPr>
          </w:p>
        </w:tc>
      </w:tr>
      <w:tr w:rsidR="003E4C4D" w14:paraId="33F7D136" w14:textId="77777777" w:rsidTr="00100F39">
        <w:tc>
          <w:tcPr>
            <w:tcW w:w="3735" w:type="dxa"/>
            <w:tcBorders>
              <w:top w:val="nil"/>
              <w:bottom w:val="nil"/>
            </w:tcBorders>
            <w:vAlign w:val="center"/>
          </w:tcPr>
          <w:p w14:paraId="04FBF6A9" w14:textId="45750807" w:rsidR="003E4C4D" w:rsidRPr="00850951" w:rsidRDefault="003E4C4D" w:rsidP="003E4C4D">
            <w:pPr>
              <w:pStyle w:val="ListParagraph"/>
              <w:numPr>
                <w:ilvl w:val="0"/>
                <w:numId w:val="10"/>
              </w:numPr>
              <w:rPr>
                <w:sz w:val="22"/>
                <w:szCs w:val="22"/>
              </w:rPr>
            </w:pPr>
            <w:r w:rsidRPr="00850951">
              <w:rPr>
                <w:sz w:val="22"/>
                <w:szCs w:val="22"/>
              </w:rPr>
              <w:t>Acute cutaneous lupus</w:t>
            </w:r>
          </w:p>
        </w:tc>
        <w:tc>
          <w:tcPr>
            <w:tcW w:w="975" w:type="dxa"/>
            <w:tcBorders>
              <w:top w:val="nil"/>
              <w:bottom w:val="nil"/>
              <w:right w:val="single" w:sz="4" w:space="0" w:color="auto"/>
            </w:tcBorders>
            <w:vAlign w:val="center"/>
          </w:tcPr>
          <w:p w14:paraId="513260E6" w14:textId="35C1C7CA" w:rsidR="003E4C4D" w:rsidRPr="00850951" w:rsidRDefault="003E4C4D" w:rsidP="003E4C4D">
            <w:pPr>
              <w:rPr>
                <w:sz w:val="22"/>
                <w:szCs w:val="22"/>
              </w:rPr>
            </w:pPr>
            <w:r w:rsidRPr="00850951">
              <w:rPr>
                <w:sz w:val="22"/>
                <w:szCs w:val="22"/>
              </w:rPr>
              <w:t>38</w:t>
            </w:r>
          </w:p>
        </w:tc>
        <w:tc>
          <w:tcPr>
            <w:tcW w:w="3891" w:type="dxa"/>
            <w:tcBorders>
              <w:top w:val="nil"/>
              <w:left w:val="single" w:sz="4" w:space="0" w:color="auto"/>
              <w:bottom w:val="nil"/>
            </w:tcBorders>
            <w:vAlign w:val="center"/>
          </w:tcPr>
          <w:p w14:paraId="14BC378A" w14:textId="600E3FBE" w:rsidR="003E4C4D" w:rsidRPr="003E4C4D" w:rsidRDefault="003E4C4D" w:rsidP="003E4C4D">
            <w:pPr>
              <w:rPr>
                <w:sz w:val="22"/>
                <w:szCs w:val="22"/>
              </w:rPr>
            </w:pPr>
          </w:p>
        </w:tc>
        <w:tc>
          <w:tcPr>
            <w:tcW w:w="975" w:type="dxa"/>
            <w:tcBorders>
              <w:top w:val="nil"/>
              <w:bottom w:val="nil"/>
            </w:tcBorders>
            <w:vAlign w:val="center"/>
          </w:tcPr>
          <w:p w14:paraId="13AB76C3" w14:textId="2750C124" w:rsidR="003E4C4D" w:rsidRDefault="003E4C4D" w:rsidP="003E4C4D">
            <w:pPr>
              <w:ind w:left="720" w:hanging="360"/>
              <w:rPr>
                <w:sz w:val="22"/>
                <w:szCs w:val="22"/>
              </w:rPr>
            </w:pPr>
          </w:p>
        </w:tc>
      </w:tr>
      <w:tr w:rsidR="003E4C4D" w14:paraId="0B23C964" w14:textId="77777777" w:rsidTr="00100F39">
        <w:tc>
          <w:tcPr>
            <w:tcW w:w="3735" w:type="dxa"/>
            <w:tcBorders>
              <w:top w:val="nil"/>
              <w:bottom w:val="nil"/>
            </w:tcBorders>
            <w:vAlign w:val="center"/>
          </w:tcPr>
          <w:p w14:paraId="4521CB33" w14:textId="38DBC938" w:rsidR="003E4C4D" w:rsidRPr="003E4C4D" w:rsidRDefault="003E4C4D" w:rsidP="003E4C4D">
            <w:pPr>
              <w:rPr>
                <w:sz w:val="22"/>
                <w:szCs w:val="22"/>
              </w:rPr>
            </w:pPr>
            <w:r w:rsidRPr="003E4C4D">
              <w:rPr>
                <w:sz w:val="22"/>
                <w:szCs w:val="22"/>
              </w:rPr>
              <w:t xml:space="preserve">Serositis </w:t>
            </w:r>
          </w:p>
        </w:tc>
        <w:tc>
          <w:tcPr>
            <w:tcW w:w="975" w:type="dxa"/>
            <w:tcBorders>
              <w:top w:val="nil"/>
              <w:bottom w:val="nil"/>
              <w:right w:val="single" w:sz="4" w:space="0" w:color="auto"/>
            </w:tcBorders>
            <w:vAlign w:val="center"/>
          </w:tcPr>
          <w:p w14:paraId="3C7D416A" w14:textId="4C0C7EFA" w:rsidR="003E4C4D" w:rsidRPr="00850951" w:rsidRDefault="003E4C4D" w:rsidP="003E4C4D">
            <w:pPr>
              <w:rPr>
                <w:sz w:val="22"/>
                <w:szCs w:val="22"/>
              </w:rPr>
            </w:pPr>
          </w:p>
        </w:tc>
        <w:tc>
          <w:tcPr>
            <w:tcW w:w="3891" w:type="dxa"/>
            <w:tcBorders>
              <w:top w:val="nil"/>
              <w:left w:val="single" w:sz="4" w:space="0" w:color="auto"/>
              <w:bottom w:val="nil"/>
            </w:tcBorders>
            <w:vAlign w:val="center"/>
          </w:tcPr>
          <w:p w14:paraId="2C4349D7" w14:textId="0EE0B080" w:rsidR="003E4C4D" w:rsidRPr="003E4C4D" w:rsidRDefault="003E4C4D" w:rsidP="003E4C4D">
            <w:pPr>
              <w:rPr>
                <w:sz w:val="22"/>
                <w:szCs w:val="22"/>
              </w:rPr>
            </w:pPr>
          </w:p>
        </w:tc>
        <w:tc>
          <w:tcPr>
            <w:tcW w:w="975" w:type="dxa"/>
            <w:tcBorders>
              <w:top w:val="nil"/>
              <w:bottom w:val="nil"/>
            </w:tcBorders>
            <w:vAlign w:val="center"/>
          </w:tcPr>
          <w:p w14:paraId="2C7477C7" w14:textId="1DB048AC" w:rsidR="003E4C4D" w:rsidRDefault="003E4C4D" w:rsidP="003E4C4D">
            <w:pPr>
              <w:rPr>
                <w:sz w:val="22"/>
                <w:szCs w:val="22"/>
              </w:rPr>
            </w:pPr>
          </w:p>
        </w:tc>
      </w:tr>
      <w:tr w:rsidR="003E4C4D" w14:paraId="7FDC259F" w14:textId="77777777" w:rsidTr="00100F39">
        <w:tc>
          <w:tcPr>
            <w:tcW w:w="3735" w:type="dxa"/>
            <w:tcBorders>
              <w:top w:val="nil"/>
              <w:bottom w:val="nil"/>
            </w:tcBorders>
            <w:vAlign w:val="center"/>
          </w:tcPr>
          <w:p w14:paraId="76F1A85D" w14:textId="62C344B3" w:rsidR="003E4C4D" w:rsidRPr="00850951" w:rsidRDefault="003E4C4D" w:rsidP="003E4C4D">
            <w:pPr>
              <w:pStyle w:val="ListParagraph"/>
              <w:numPr>
                <w:ilvl w:val="0"/>
                <w:numId w:val="10"/>
              </w:numPr>
              <w:rPr>
                <w:sz w:val="22"/>
                <w:szCs w:val="22"/>
              </w:rPr>
            </w:pPr>
            <w:r w:rsidRPr="00850951">
              <w:rPr>
                <w:sz w:val="22"/>
                <w:szCs w:val="22"/>
              </w:rPr>
              <w:t xml:space="preserve">Pleural </w:t>
            </w:r>
            <w:r w:rsidRPr="00850951">
              <w:rPr>
                <w:sz w:val="22"/>
                <w:szCs w:val="22"/>
                <w:u w:val="single"/>
              </w:rPr>
              <w:t>or</w:t>
            </w:r>
            <w:r w:rsidRPr="00850951">
              <w:rPr>
                <w:sz w:val="22"/>
                <w:szCs w:val="22"/>
              </w:rPr>
              <w:t xml:space="preserve"> pericardial effusion</w:t>
            </w:r>
          </w:p>
        </w:tc>
        <w:tc>
          <w:tcPr>
            <w:tcW w:w="975" w:type="dxa"/>
            <w:tcBorders>
              <w:top w:val="nil"/>
              <w:bottom w:val="nil"/>
              <w:right w:val="single" w:sz="4" w:space="0" w:color="auto"/>
            </w:tcBorders>
            <w:vAlign w:val="center"/>
          </w:tcPr>
          <w:p w14:paraId="2FD4E9FA" w14:textId="782F691B" w:rsidR="003E4C4D" w:rsidRPr="00850951" w:rsidRDefault="003E4C4D" w:rsidP="003E4C4D">
            <w:pPr>
              <w:rPr>
                <w:sz w:val="22"/>
                <w:szCs w:val="22"/>
              </w:rPr>
            </w:pPr>
            <w:r w:rsidRPr="00850951">
              <w:rPr>
                <w:sz w:val="22"/>
                <w:szCs w:val="22"/>
              </w:rPr>
              <w:t>34</w:t>
            </w:r>
          </w:p>
        </w:tc>
        <w:tc>
          <w:tcPr>
            <w:tcW w:w="3891" w:type="dxa"/>
            <w:tcBorders>
              <w:top w:val="nil"/>
              <w:left w:val="single" w:sz="4" w:space="0" w:color="auto"/>
              <w:bottom w:val="nil"/>
            </w:tcBorders>
            <w:vAlign w:val="center"/>
          </w:tcPr>
          <w:p w14:paraId="1620EEC5" w14:textId="2E5FE703" w:rsidR="003E4C4D" w:rsidRPr="00850951" w:rsidRDefault="003E4C4D" w:rsidP="003E4C4D">
            <w:pPr>
              <w:rPr>
                <w:sz w:val="22"/>
                <w:szCs w:val="22"/>
              </w:rPr>
            </w:pPr>
          </w:p>
        </w:tc>
        <w:tc>
          <w:tcPr>
            <w:tcW w:w="975" w:type="dxa"/>
            <w:tcBorders>
              <w:top w:val="nil"/>
              <w:bottom w:val="nil"/>
            </w:tcBorders>
            <w:vAlign w:val="center"/>
          </w:tcPr>
          <w:p w14:paraId="0874B1F8" w14:textId="77777777" w:rsidR="003E4C4D" w:rsidRDefault="003E4C4D" w:rsidP="003E4C4D">
            <w:pPr>
              <w:rPr>
                <w:sz w:val="22"/>
                <w:szCs w:val="22"/>
              </w:rPr>
            </w:pPr>
          </w:p>
        </w:tc>
      </w:tr>
      <w:tr w:rsidR="003E4C4D" w14:paraId="42571629" w14:textId="77777777" w:rsidTr="00100F39">
        <w:tc>
          <w:tcPr>
            <w:tcW w:w="3735" w:type="dxa"/>
            <w:tcBorders>
              <w:top w:val="nil"/>
              <w:bottom w:val="nil"/>
            </w:tcBorders>
            <w:vAlign w:val="center"/>
          </w:tcPr>
          <w:p w14:paraId="3B9C3D3F" w14:textId="4DE02818" w:rsidR="003E4C4D" w:rsidRPr="00850951" w:rsidRDefault="003E4C4D" w:rsidP="003E4C4D">
            <w:pPr>
              <w:pStyle w:val="ListParagraph"/>
              <w:numPr>
                <w:ilvl w:val="0"/>
                <w:numId w:val="10"/>
              </w:numPr>
              <w:rPr>
                <w:sz w:val="22"/>
                <w:szCs w:val="22"/>
              </w:rPr>
            </w:pPr>
            <w:r w:rsidRPr="00850951">
              <w:rPr>
                <w:sz w:val="22"/>
                <w:szCs w:val="22"/>
              </w:rPr>
              <w:t>Acute pericarditis</w:t>
            </w:r>
          </w:p>
        </w:tc>
        <w:tc>
          <w:tcPr>
            <w:tcW w:w="975" w:type="dxa"/>
            <w:tcBorders>
              <w:top w:val="nil"/>
              <w:bottom w:val="nil"/>
              <w:right w:val="single" w:sz="4" w:space="0" w:color="auto"/>
            </w:tcBorders>
            <w:vAlign w:val="center"/>
          </w:tcPr>
          <w:p w14:paraId="73E676B8" w14:textId="2B6F0127" w:rsidR="003E4C4D" w:rsidRPr="00850951" w:rsidRDefault="003E4C4D" w:rsidP="003E4C4D">
            <w:pPr>
              <w:rPr>
                <w:sz w:val="22"/>
                <w:szCs w:val="22"/>
              </w:rPr>
            </w:pPr>
            <w:r w:rsidRPr="00850951">
              <w:rPr>
                <w:sz w:val="22"/>
                <w:szCs w:val="22"/>
              </w:rPr>
              <w:t>38</w:t>
            </w:r>
          </w:p>
        </w:tc>
        <w:tc>
          <w:tcPr>
            <w:tcW w:w="3891" w:type="dxa"/>
            <w:tcBorders>
              <w:top w:val="nil"/>
              <w:left w:val="single" w:sz="4" w:space="0" w:color="auto"/>
              <w:bottom w:val="nil"/>
            </w:tcBorders>
            <w:vAlign w:val="center"/>
          </w:tcPr>
          <w:p w14:paraId="6B657311" w14:textId="76D14664" w:rsidR="003E4C4D" w:rsidRPr="003E4C4D" w:rsidRDefault="003E4C4D" w:rsidP="003E4C4D">
            <w:pPr>
              <w:rPr>
                <w:sz w:val="22"/>
                <w:szCs w:val="22"/>
              </w:rPr>
            </w:pPr>
          </w:p>
        </w:tc>
        <w:tc>
          <w:tcPr>
            <w:tcW w:w="975" w:type="dxa"/>
            <w:tcBorders>
              <w:top w:val="nil"/>
              <w:bottom w:val="nil"/>
            </w:tcBorders>
            <w:vAlign w:val="center"/>
          </w:tcPr>
          <w:p w14:paraId="2DFC47B1" w14:textId="302E2F17" w:rsidR="003E4C4D" w:rsidRDefault="003E4C4D" w:rsidP="003E4C4D">
            <w:pPr>
              <w:rPr>
                <w:sz w:val="22"/>
                <w:szCs w:val="22"/>
              </w:rPr>
            </w:pPr>
          </w:p>
        </w:tc>
      </w:tr>
      <w:tr w:rsidR="003E4C4D" w14:paraId="125C2788" w14:textId="77777777" w:rsidTr="00100F39">
        <w:tc>
          <w:tcPr>
            <w:tcW w:w="3735" w:type="dxa"/>
            <w:tcBorders>
              <w:top w:val="nil"/>
              <w:bottom w:val="nil"/>
            </w:tcBorders>
            <w:vAlign w:val="center"/>
          </w:tcPr>
          <w:p w14:paraId="21F9F9F7" w14:textId="272715CD" w:rsidR="003E4C4D" w:rsidRPr="00850951" w:rsidRDefault="003E4C4D" w:rsidP="003E4C4D">
            <w:pPr>
              <w:ind w:left="180" w:hanging="180"/>
              <w:rPr>
                <w:sz w:val="22"/>
                <w:szCs w:val="22"/>
              </w:rPr>
            </w:pPr>
            <w:r>
              <w:rPr>
                <w:sz w:val="22"/>
                <w:szCs w:val="22"/>
              </w:rPr>
              <w:lastRenderedPageBreak/>
              <w:t>Musculoskeletal</w:t>
            </w:r>
            <w:r w:rsidRPr="00850951">
              <w:rPr>
                <w:sz w:val="22"/>
                <w:szCs w:val="22"/>
              </w:rPr>
              <w:t xml:space="preserve"> </w:t>
            </w:r>
          </w:p>
        </w:tc>
        <w:tc>
          <w:tcPr>
            <w:tcW w:w="975" w:type="dxa"/>
            <w:tcBorders>
              <w:top w:val="nil"/>
              <w:bottom w:val="nil"/>
              <w:right w:val="single" w:sz="4" w:space="0" w:color="auto"/>
            </w:tcBorders>
            <w:vAlign w:val="center"/>
          </w:tcPr>
          <w:p w14:paraId="0DF72EC2" w14:textId="77777777" w:rsidR="003E4C4D" w:rsidRPr="00850951" w:rsidRDefault="003E4C4D" w:rsidP="003E4C4D">
            <w:pPr>
              <w:rPr>
                <w:sz w:val="22"/>
                <w:szCs w:val="22"/>
              </w:rPr>
            </w:pPr>
          </w:p>
        </w:tc>
        <w:tc>
          <w:tcPr>
            <w:tcW w:w="3891" w:type="dxa"/>
            <w:tcBorders>
              <w:top w:val="nil"/>
              <w:left w:val="single" w:sz="4" w:space="0" w:color="auto"/>
              <w:bottom w:val="nil"/>
            </w:tcBorders>
            <w:vAlign w:val="center"/>
          </w:tcPr>
          <w:p w14:paraId="5EC97A87" w14:textId="1EC34B66" w:rsidR="003E4C4D" w:rsidRPr="003E4C4D" w:rsidRDefault="003E4C4D" w:rsidP="003E4C4D">
            <w:pPr>
              <w:rPr>
                <w:sz w:val="22"/>
                <w:szCs w:val="22"/>
              </w:rPr>
            </w:pPr>
          </w:p>
        </w:tc>
        <w:tc>
          <w:tcPr>
            <w:tcW w:w="975" w:type="dxa"/>
            <w:tcBorders>
              <w:top w:val="nil"/>
              <w:bottom w:val="nil"/>
            </w:tcBorders>
            <w:vAlign w:val="center"/>
          </w:tcPr>
          <w:p w14:paraId="726E73C4" w14:textId="55865DA4" w:rsidR="003E4C4D" w:rsidRPr="000A1CC2" w:rsidRDefault="003E4C4D" w:rsidP="003E4C4D">
            <w:pPr>
              <w:rPr>
                <w:sz w:val="22"/>
                <w:szCs w:val="22"/>
              </w:rPr>
            </w:pPr>
          </w:p>
        </w:tc>
      </w:tr>
      <w:tr w:rsidR="003E4C4D" w14:paraId="335F3146" w14:textId="77777777" w:rsidTr="00100F39">
        <w:tc>
          <w:tcPr>
            <w:tcW w:w="3735" w:type="dxa"/>
            <w:tcBorders>
              <w:top w:val="nil"/>
              <w:bottom w:val="nil"/>
            </w:tcBorders>
            <w:vAlign w:val="center"/>
          </w:tcPr>
          <w:p w14:paraId="746553A9" w14:textId="77777777" w:rsidR="003E4C4D" w:rsidRPr="00100F39" w:rsidRDefault="003E4C4D" w:rsidP="003E4C4D">
            <w:pPr>
              <w:pStyle w:val="ListParagraph"/>
              <w:numPr>
                <w:ilvl w:val="0"/>
                <w:numId w:val="10"/>
              </w:numPr>
              <w:rPr>
                <w:sz w:val="22"/>
                <w:szCs w:val="22"/>
              </w:rPr>
            </w:pPr>
            <w:r w:rsidRPr="00100F39">
              <w:rPr>
                <w:sz w:val="22"/>
                <w:szCs w:val="22"/>
              </w:rPr>
              <w:t>Synovitis in ≥2 joints</w:t>
            </w:r>
          </w:p>
        </w:tc>
        <w:tc>
          <w:tcPr>
            <w:tcW w:w="975" w:type="dxa"/>
            <w:tcBorders>
              <w:top w:val="nil"/>
              <w:bottom w:val="nil"/>
              <w:right w:val="single" w:sz="4" w:space="0" w:color="auto"/>
            </w:tcBorders>
            <w:vAlign w:val="center"/>
          </w:tcPr>
          <w:p w14:paraId="6E4770A1" w14:textId="77777777" w:rsidR="003E4C4D" w:rsidRPr="00850951" w:rsidRDefault="003E4C4D" w:rsidP="003E4C4D">
            <w:pPr>
              <w:rPr>
                <w:sz w:val="22"/>
                <w:szCs w:val="22"/>
              </w:rPr>
            </w:pPr>
            <w:r w:rsidRPr="00850951">
              <w:rPr>
                <w:sz w:val="22"/>
                <w:szCs w:val="22"/>
              </w:rPr>
              <w:t>34</w:t>
            </w:r>
          </w:p>
        </w:tc>
        <w:tc>
          <w:tcPr>
            <w:tcW w:w="3891" w:type="dxa"/>
            <w:tcBorders>
              <w:top w:val="nil"/>
              <w:left w:val="single" w:sz="4" w:space="0" w:color="auto"/>
              <w:bottom w:val="nil"/>
            </w:tcBorders>
          </w:tcPr>
          <w:p w14:paraId="45B8C29B" w14:textId="77777777" w:rsidR="003E4C4D" w:rsidRPr="00850951" w:rsidRDefault="003E4C4D" w:rsidP="003E4C4D">
            <w:pPr>
              <w:rPr>
                <w:sz w:val="22"/>
                <w:szCs w:val="22"/>
              </w:rPr>
            </w:pPr>
          </w:p>
        </w:tc>
        <w:tc>
          <w:tcPr>
            <w:tcW w:w="975" w:type="dxa"/>
            <w:tcBorders>
              <w:top w:val="nil"/>
              <w:bottom w:val="nil"/>
            </w:tcBorders>
          </w:tcPr>
          <w:p w14:paraId="5C0E805C" w14:textId="77777777" w:rsidR="003E4C4D" w:rsidRDefault="003E4C4D" w:rsidP="003E4C4D">
            <w:pPr>
              <w:rPr>
                <w:sz w:val="22"/>
                <w:szCs w:val="22"/>
              </w:rPr>
            </w:pPr>
          </w:p>
        </w:tc>
      </w:tr>
      <w:tr w:rsidR="003E4C4D" w14:paraId="14BCA5BB" w14:textId="77777777" w:rsidTr="00100F39">
        <w:tc>
          <w:tcPr>
            <w:tcW w:w="3735" w:type="dxa"/>
            <w:tcBorders>
              <w:top w:val="nil"/>
              <w:bottom w:val="nil"/>
            </w:tcBorders>
            <w:vAlign w:val="center"/>
          </w:tcPr>
          <w:p w14:paraId="269829E6" w14:textId="0915DD34" w:rsidR="003E4C4D" w:rsidRPr="00850951" w:rsidRDefault="003E4C4D" w:rsidP="003E4C4D">
            <w:pPr>
              <w:rPr>
                <w:sz w:val="22"/>
                <w:szCs w:val="22"/>
              </w:rPr>
            </w:pPr>
            <w:r w:rsidRPr="00850951">
              <w:rPr>
                <w:sz w:val="22"/>
                <w:szCs w:val="22"/>
              </w:rPr>
              <w:t xml:space="preserve">Renal </w:t>
            </w:r>
          </w:p>
        </w:tc>
        <w:tc>
          <w:tcPr>
            <w:tcW w:w="975" w:type="dxa"/>
            <w:tcBorders>
              <w:top w:val="nil"/>
              <w:bottom w:val="nil"/>
              <w:right w:val="single" w:sz="4" w:space="0" w:color="auto"/>
            </w:tcBorders>
            <w:vAlign w:val="center"/>
          </w:tcPr>
          <w:p w14:paraId="368C1F8B" w14:textId="77777777" w:rsidR="003E4C4D" w:rsidRPr="00850951" w:rsidRDefault="003E4C4D" w:rsidP="003E4C4D">
            <w:pPr>
              <w:rPr>
                <w:sz w:val="22"/>
                <w:szCs w:val="22"/>
              </w:rPr>
            </w:pPr>
          </w:p>
        </w:tc>
        <w:tc>
          <w:tcPr>
            <w:tcW w:w="3891" w:type="dxa"/>
            <w:tcBorders>
              <w:top w:val="nil"/>
              <w:left w:val="single" w:sz="4" w:space="0" w:color="auto"/>
              <w:bottom w:val="nil"/>
            </w:tcBorders>
          </w:tcPr>
          <w:p w14:paraId="38A2D9CF" w14:textId="77777777" w:rsidR="003E4C4D" w:rsidRPr="00850951" w:rsidRDefault="003E4C4D" w:rsidP="003E4C4D">
            <w:pPr>
              <w:rPr>
                <w:sz w:val="22"/>
                <w:szCs w:val="22"/>
              </w:rPr>
            </w:pPr>
          </w:p>
        </w:tc>
        <w:tc>
          <w:tcPr>
            <w:tcW w:w="975" w:type="dxa"/>
            <w:tcBorders>
              <w:top w:val="nil"/>
              <w:bottom w:val="nil"/>
            </w:tcBorders>
          </w:tcPr>
          <w:p w14:paraId="5A8AAA85" w14:textId="77777777" w:rsidR="003E4C4D" w:rsidRPr="000A1CC2" w:rsidRDefault="003E4C4D" w:rsidP="003E4C4D">
            <w:pPr>
              <w:rPr>
                <w:sz w:val="22"/>
                <w:szCs w:val="22"/>
              </w:rPr>
            </w:pPr>
          </w:p>
        </w:tc>
      </w:tr>
      <w:tr w:rsidR="003E4C4D" w14:paraId="278D699C" w14:textId="77777777" w:rsidTr="00100F39">
        <w:tc>
          <w:tcPr>
            <w:tcW w:w="3735" w:type="dxa"/>
            <w:tcBorders>
              <w:top w:val="nil"/>
              <w:bottom w:val="nil"/>
            </w:tcBorders>
            <w:vAlign w:val="center"/>
          </w:tcPr>
          <w:p w14:paraId="242EC29D" w14:textId="77777777" w:rsidR="003E4C4D" w:rsidRPr="00850951" w:rsidRDefault="003E4C4D" w:rsidP="003E4C4D">
            <w:pPr>
              <w:pStyle w:val="ListParagraph"/>
              <w:numPr>
                <w:ilvl w:val="0"/>
                <w:numId w:val="10"/>
              </w:numPr>
              <w:ind w:hanging="180"/>
              <w:rPr>
                <w:sz w:val="22"/>
                <w:szCs w:val="22"/>
              </w:rPr>
            </w:pPr>
            <w:r w:rsidRPr="00850951">
              <w:rPr>
                <w:sz w:val="22"/>
                <w:szCs w:val="22"/>
              </w:rPr>
              <w:t>Proteinuria &gt;0.5g/24h</w:t>
            </w:r>
          </w:p>
        </w:tc>
        <w:tc>
          <w:tcPr>
            <w:tcW w:w="975" w:type="dxa"/>
            <w:tcBorders>
              <w:top w:val="nil"/>
              <w:bottom w:val="nil"/>
              <w:right w:val="single" w:sz="4" w:space="0" w:color="auto"/>
            </w:tcBorders>
            <w:vAlign w:val="center"/>
          </w:tcPr>
          <w:p w14:paraId="30ECC60C" w14:textId="77777777" w:rsidR="003E4C4D" w:rsidRPr="00850951" w:rsidRDefault="003E4C4D" w:rsidP="003E4C4D">
            <w:pPr>
              <w:rPr>
                <w:sz w:val="22"/>
                <w:szCs w:val="22"/>
              </w:rPr>
            </w:pPr>
            <w:r w:rsidRPr="00850951">
              <w:rPr>
                <w:sz w:val="22"/>
                <w:szCs w:val="22"/>
              </w:rPr>
              <w:t>27</w:t>
            </w:r>
          </w:p>
        </w:tc>
        <w:tc>
          <w:tcPr>
            <w:tcW w:w="3891" w:type="dxa"/>
            <w:tcBorders>
              <w:top w:val="nil"/>
              <w:left w:val="single" w:sz="4" w:space="0" w:color="auto"/>
              <w:bottom w:val="nil"/>
            </w:tcBorders>
          </w:tcPr>
          <w:p w14:paraId="06767901" w14:textId="77777777" w:rsidR="003E4C4D" w:rsidRPr="00850951" w:rsidRDefault="003E4C4D" w:rsidP="003E4C4D">
            <w:pPr>
              <w:rPr>
                <w:sz w:val="22"/>
                <w:szCs w:val="22"/>
              </w:rPr>
            </w:pPr>
          </w:p>
        </w:tc>
        <w:tc>
          <w:tcPr>
            <w:tcW w:w="975" w:type="dxa"/>
            <w:tcBorders>
              <w:top w:val="nil"/>
              <w:bottom w:val="nil"/>
            </w:tcBorders>
          </w:tcPr>
          <w:p w14:paraId="0A0CC926" w14:textId="77777777" w:rsidR="003E4C4D" w:rsidRDefault="003E4C4D" w:rsidP="003E4C4D">
            <w:pPr>
              <w:rPr>
                <w:sz w:val="22"/>
                <w:szCs w:val="22"/>
              </w:rPr>
            </w:pPr>
          </w:p>
        </w:tc>
      </w:tr>
      <w:tr w:rsidR="003E4C4D" w14:paraId="4EABDFA7" w14:textId="77777777" w:rsidTr="00100F39">
        <w:tc>
          <w:tcPr>
            <w:tcW w:w="3735" w:type="dxa"/>
            <w:tcBorders>
              <w:top w:val="nil"/>
              <w:bottom w:val="nil"/>
            </w:tcBorders>
            <w:vAlign w:val="center"/>
          </w:tcPr>
          <w:p w14:paraId="77193EFD" w14:textId="77777777" w:rsidR="003E4C4D" w:rsidRPr="00850951" w:rsidRDefault="003E4C4D" w:rsidP="003E4C4D">
            <w:pPr>
              <w:pStyle w:val="ListParagraph"/>
              <w:numPr>
                <w:ilvl w:val="0"/>
                <w:numId w:val="10"/>
              </w:numPr>
              <w:ind w:hanging="180"/>
              <w:rPr>
                <w:sz w:val="22"/>
                <w:szCs w:val="22"/>
              </w:rPr>
            </w:pPr>
            <w:r w:rsidRPr="00850951">
              <w:rPr>
                <w:sz w:val="22"/>
                <w:szCs w:val="22"/>
              </w:rPr>
              <w:t>Renal biopsy with Class II or V lupus nephritis</w:t>
            </w:r>
          </w:p>
        </w:tc>
        <w:tc>
          <w:tcPr>
            <w:tcW w:w="975" w:type="dxa"/>
            <w:tcBorders>
              <w:top w:val="nil"/>
              <w:bottom w:val="nil"/>
              <w:right w:val="single" w:sz="4" w:space="0" w:color="auto"/>
            </w:tcBorders>
            <w:vAlign w:val="center"/>
          </w:tcPr>
          <w:p w14:paraId="1E926E64" w14:textId="77777777" w:rsidR="003E4C4D" w:rsidRPr="00850951" w:rsidRDefault="003E4C4D" w:rsidP="003E4C4D">
            <w:pPr>
              <w:rPr>
                <w:sz w:val="22"/>
                <w:szCs w:val="22"/>
              </w:rPr>
            </w:pPr>
            <w:r w:rsidRPr="00850951">
              <w:rPr>
                <w:sz w:val="22"/>
                <w:szCs w:val="22"/>
              </w:rPr>
              <w:t>55</w:t>
            </w:r>
          </w:p>
        </w:tc>
        <w:tc>
          <w:tcPr>
            <w:tcW w:w="3891" w:type="dxa"/>
            <w:tcBorders>
              <w:top w:val="nil"/>
              <w:left w:val="single" w:sz="4" w:space="0" w:color="auto"/>
              <w:bottom w:val="nil"/>
            </w:tcBorders>
          </w:tcPr>
          <w:p w14:paraId="72A1BD2E" w14:textId="77777777" w:rsidR="003E4C4D" w:rsidRPr="00850951" w:rsidRDefault="003E4C4D" w:rsidP="003E4C4D">
            <w:pPr>
              <w:rPr>
                <w:sz w:val="22"/>
                <w:szCs w:val="22"/>
              </w:rPr>
            </w:pPr>
          </w:p>
        </w:tc>
        <w:tc>
          <w:tcPr>
            <w:tcW w:w="975" w:type="dxa"/>
            <w:tcBorders>
              <w:top w:val="nil"/>
              <w:bottom w:val="nil"/>
            </w:tcBorders>
          </w:tcPr>
          <w:p w14:paraId="41E37929" w14:textId="77777777" w:rsidR="003E4C4D" w:rsidRDefault="003E4C4D" w:rsidP="003E4C4D">
            <w:pPr>
              <w:rPr>
                <w:sz w:val="22"/>
                <w:szCs w:val="22"/>
              </w:rPr>
            </w:pPr>
          </w:p>
        </w:tc>
      </w:tr>
      <w:tr w:rsidR="003E4C4D" w14:paraId="14449F34" w14:textId="77777777" w:rsidTr="00100F39">
        <w:tc>
          <w:tcPr>
            <w:tcW w:w="3735" w:type="dxa"/>
            <w:tcBorders>
              <w:top w:val="nil"/>
              <w:bottom w:val="nil"/>
            </w:tcBorders>
            <w:vAlign w:val="center"/>
          </w:tcPr>
          <w:p w14:paraId="32AFE7A1" w14:textId="77777777" w:rsidR="003E4C4D" w:rsidRPr="00850951" w:rsidRDefault="003E4C4D" w:rsidP="003E4C4D">
            <w:pPr>
              <w:pStyle w:val="ListParagraph"/>
              <w:numPr>
                <w:ilvl w:val="0"/>
                <w:numId w:val="10"/>
              </w:numPr>
              <w:ind w:hanging="180"/>
              <w:rPr>
                <w:sz w:val="22"/>
                <w:szCs w:val="22"/>
              </w:rPr>
            </w:pPr>
            <w:r w:rsidRPr="00850951">
              <w:rPr>
                <w:sz w:val="22"/>
                <w:szCs w:val="22"/>
              </w:rPr>
              <w:t>Renal biopsy with Class III or IV lupus nephritis</w:t>
            </w:r>
          </w:p>
        </w:tc>
        <w:tc>
          <w:tcPr>
            <w:tcW w:w="975" w:type="dxa"/>
            <w:tcBorders>
              <w:top w:val="nil"/>
              <w:bottom w:val="nil"/>
              <w:right w:val="single" w:sz="4" w:space="0" w:color="auto"/>
            </w:tcBorders>
            <w:vAlign w:val="center"/>
          </w:tcPr>
          <w:p w14:paraId="2155DCCA" w14:textId="77777777" w:rsidR="003E4C4D" w:rsidRPr="00850951" w:rsidRDefault="003E4C4D" w:rsidP="003E4C4D">
            <w:pPr>
              <w:rPr>
                <w:sz w:val="22"/>
                <w:szCs w:val="22"/>
              </w:rPr>
            </w:pPr>
            <w:r w:rsidRPr="00850951">
              <w:rPr>
                <w:sz w:val="22"/>
                <w:szCs w:val="22"/>
              </w:rPr>
              <w:t>74</w:t>
            </w:r>
          </w:p>
        </w:tc>
        <w:tc>
          <w:tcPr>
            <w:tcW w:w="3891" w:type="dxa"/>
            <w:tcBorders>
              <w:top w:val="nil"/>
              <w:left w:val="single" w:sz="4" w:space="0" w:color="auto"/>
              <w:bottom w:val="nil"/>
            </w:tcBorders>
          </w:tcPr>
          <w:p w14:paraId="7603E7ED" w14:textId="77777777" w:rsidR="003E4C4D" w:rsidRPr="00850951" w:rsidRDefault="003E4C4D" w:rsidP="003E4C4D">
            <w:pPr>
              <w:rPr>
                <w:sz w:val="22"/>
                <w:szCs w:val="22"/>
              </w:rPr>
            </w:pPr>
          </w:p>
        </w:tc>
        <w:tc>
          <w:tcPr>
            <w:tcW w:w="975" w:type="dxa"/>
            <w:tcBorders>
              <w:top w:val="nil"/>
              <w:bottom w:val="nil"/>
            </w:tcBorders>
          </w:tcPr>
          <w:p w14:paraId="0EE5784B" w14:textId="77777777" w:rsidR="003E4C4D" w:rsidRDefault="003E4C4D" w:rsidP="003E4C4D">
            <w:pPr>
              <w:rPr>
                <w:sz w:val="22"/>
                <w:szCs w:val="22"/>
              </w:rPr>
            </w:pPr>
          </w:p>
        </w:tc>
      </w:tr>
      <w:tr w:rsidR="003E4C4D" w14:paraId="321F9254" w14:textId="77777777" w:rsidTr="00100F39">
        <w:tc>
          <w:tcPr>
            <w:tcW w:w="9576" w:type="dxa"/>
            <w:gridSpan w:val="4"/>
            <w:tcBorders>
              <w:top w:val="single" w:sz="4" w:space="0" w:color="auto"/>
              <w:bottom w:val="single" w:sz="4" w:space="0" w:color="auto"/>
            </w:tcBorders>
            <w:vAlign w:val="center"/>
          </w:tcPr>
          <w:p w14:paraId="279C4C15" w14:textId="1EBBA7C6" w:rsidR="003E4C4D" w:rsidRPr="00F8414F" w:rsidRDefault="003E4C4D" w:rsidP="00AB3F2D">
            <w:pPr>
              <w:rPr>
                <w:sz w:val="22"/>
                <w:szCs w:val="22"/>
              </w:rPr>
            </w:pPr>
            <w:r w:rsidRPr="00F8414F">
              <w:rPr>
                <w:sz w:val="22"/>
                <w:szCs w:val="22"/>
              </w:rPr>
              <w:t xml:space="preserve">*Subacute cutaneous lupus and discoid lupus each received a weight of 29 </w:t>
            </w:r>
          </w:p>
        </w:tc>
      </w:tr>
    </w:tbl>
    <w:p w14:paraId="003D6C0C" w14:textId="77777777" w:rsidR="00870F36" w:rsidRPr="00053F03" w:rsidRDefault="00870F36" w:rsidP="00A051A1">
      <w:pPr>
        <w:spacing w:line="480" w:lineRule="auto"/>
      </w:pPr>
    </w:p>
    <w:p w14:paraId="4F66BF6E" w14:textId="593FF400" w:rsidR="00B84B86" w:rsidRDefault="00E12048" w:rsidP="00A051A1">
      <w:pPr>
        <w:spacing w:line="480" w:lineRule="auto"/>
      </w:pPr>
      <w:r>
        <w:rPr>
          <w:b/>
        </w:rPr>
        <w:t>L</w:t>
      </w:r>
      <w:r w:rsidR="00870F36" w:rsidRPr="00DF2626">
        <w:rPr>
          <w:b/>
        </w:rPr>
        <w:t xml:space="preserve">ower threshold </w:t>
      </w:r>
      <w:r>
        <w:rPr>
          <w:b/>
        </w:rPr>
        <w:t>score</w:t>
      </w:r>
      <w:r w:rsidR="0073584B" w:rsidRPr="00B84B86">
        <w:t>.</w:t>
      </w:r>
      <w:r w:rsidR="0073584B">
        <w:rPr>
          <w:b/>
        </w:rPr>
        <w:t xml:space="preserve"> </w:t>
      </w:r>
      <w:r w:rsidR="00684E8D">
        <w:t xml:space="preserve">SLE </w:t>
      </w:r>
      <w:r w:rsidR="001D00AB">
        <w:t>experts</w:t>
      </w:r>
      <w:r w:rsidR="00684E8D">
        <w:t xml:space="preserve"> </w:t>
      </w:r>
      <w:r w:rsidR="00A42DF9">
        <w:t>individually</w:t>
      </w:r>
      <w:r w:rsidR="001D00AB">
        <w:t xml:space="preserve"> </w:t>
      </w:r>
      <w:r w:rsidR="00684E8D" w:rsidRPr="009213DC">
        <w:t xml:space="preserve">rated </w:t>
      </w:r>
      <w:r w:rsidR="0071463A" w:rsidRPr="009213DC">
        <w:t xml:space="preserve">the </w:t>
      </w:r>
      <w:r w:rsidR="003D06B9" w:rsidRPr="009213DC">
        <w:t>8</w:t>
      </w:r>
      <w:r w:rsidR="00684E8D" w:rsidRPr="009213DC">
        <w:t>2 cases below the upper threshold score</w:t>
      </w:r>
      <w:r w:rsidR="009A609A">
        <w:t xml:space="preserve">; the </w:t>
      </w:r>
      <w:r w:rsidR="00754A4A" w:rsidRPr="009213DC">
        <w:t xml:space="preserve">distribution of expert opinion is shown in </w:t>
      </w:r>
      <w:r w:rsidR="00754A4A" w:rsidRPr="009213DC">
        <w:rPr>
          <w:b/>
        </w:rPr>
        <w:t xml:space="preserve">Figure </w:t>
      </w:r>
      <w:r w:rsidR="008329C1" w:rsidRPr="009213DC">
        <w:rPr>
          <w:b/>
        </w:rPr>
        <w:t>2</w:t>
      </w:r>
      <w:r w:rsidR="003E7A94" w:rsidRPr="009213DC">
        <w:t>.</w:t>
      </w:r>
      <w:r w:rsidR="00754A4A" w:rsidRPr="009213DC">
        <w:t xml:space="preserve"> </w:t>
      </w:r>
      <w:r w:rsidR="00337DB8" w:rsidRPr="009213DC">
        <w:t xml:space="preserve">The score of the case for which ≥70% indicated “unlikely SLE” </w:t>
      </w:r>
      <w:r w:rsidR="00A27006" w:rsidRPr="009213DC">
        <w:t>was 2</w:t>
      </w:r>
      <w:r w:rsidR="004A569F" w:rsidRPr="009213DC">
        <w:t>7</w:t>
      </w:r>
      <w:r w:rsidR="00337DB8" w:rsidRPr="009213DC">
        <w:t>. O</w:t>
      </w:r>
      <w:r w:rsidR="00A27006" w:rsidRPr="009213DC">
        <w:t xml:space="preserve">nly </w:t>
      </w:r>
      <w:r w:rsidR="004A569F" w:rsidRPr="009213DC">
        <w:t xml:space="preserve">seven </w:t>
      </w:r>
      <w:r w:rsidR="009213DC">
        <w:t xml:space="preserve">of 52 </w:t>
      </w:r>
      <w:r w:rsidR="00B13B65" w:rsidRPr="009213DC">
        <w:t>unique case</w:t>
      </w:r>
      <w:r w:rsidR="00B13B65">
        <w:t>s</w:t>
      </w:r>
      <w:r w:rsidR="004A569F">
        <w:t xml:space="preserve"> (13.5</w:t>
      </w:r>
      <w:r w:rsidR="00A27006" w:rsidRPr="00D31C22">
        <w:t>%) included</w:t>
      </w:r>
      <w:r w:rsidR="00A27006">
        <w:t xml:space="preserve"> in this exercise would be classified as “unlikely SLE” based on this lower</w:t>
      </w:r>
      <w:r w:rsidR="004A569F">
        <w:t xml:space="preserve"> threshold, and the remaining 86.5</w:t>
      </w:r>
      <w:r w:rsidR="00A27006">
        <w:t xml:space="preserve">% would potentially be candidates for inclusion into observational or preventive studies. Through a series of telephone calls and emails, it became clear </w:t>
      </w:r>
      <w:r w:rsidR="000247E1">
        <w:t xml:space="preserve">that </w:t>
      </w:r>
      <w:r w:rsidR="0073584B">
        <w:t xml:space="preserve">expert opinion </w:t>
      </w:r>
      <w:r w:rsidR="00A42DF9">
        <w:t xml:space="preserve">varied considerably </w:t>
      </w:r>
      <w:r w:rsidR="0073584B">
        <w:t xml:space="preserve">concerning the cases below the </w:t>
      </w:r>
      <w:r w:rsidR="00337DB8">
        <w:t>upper</w:t>
      </w:r>
      <w:r w:rsidR="0073584B">
        <w:t xml:space="preserve"> threshold</w:t>
      </w:r>
      <w:r w:rsidR="00337DB8">
        <w:t xml:space="preserve">. Additionally, </w:t>
      </w:r>
      <w:r w:rsidR="0073584B">
        <w:t xml:space="preserve">the terms “probable”, “possible” and “unlikely” </w:t>
      </w:r>
      <w:r w:rsidR="001721F2">
        <w:t>were not being</w:t>
      </w:r>
      <w:r w:rsidR="0073584B">
        <w:t xml:space="preserve"> uniformly interpreted. </w:t>
      </w:r>
      <w:r w:rsidR="00337DB8">
        <w:t>The SLE experts</w:t>
      </w:r>
      <w:r w:rsidR="00A27006">
        <w:t xml:space="preserve"> </w:t>
      </w:r>
      <w:r w:rsidR="001C05C7">
        <w:t>decided against assigning a lower</w:t>
      </w:r>
      <w:r w:rsidR="0047761E">
        <w:t xml:space="preserve"> threshold</w:t>
      </w:r>
      <w:r w:rsidR="001C05C7">
        <w:t xml:space="preserve"> because it would exclude only a few cases from </w:t>
      </w:r>
      <w:r w:rsidR="0047761E">
        <w:t>clinical studies</w:t>
      </w:r>
      <w:r w:rsidR="001C05C7">
        <w:t>.</w:t>
      </w:r>
      <w:r w:rsidR="00B84B86">
        <w:t xml:space="preserve"> </w:t>
      </w:r>
    </w:p>
    <w:p w14:paraId="33CACC35" w14:textId="77777777" w:rsidR="00B84B86" w:rsidRDefault="00B84B86" w:rsidP="00A051A1">
      <w:pPr>
        <w:spacing w:line="480" w:lineRule="auto"/>
      </w:pPr>
    </w:p>
    <w:p w14:paraId="0608EF0A" w14:textId="77777777" w:rsidR="00FF5296" w:rsidRPr="00FF5296" w:rsidRDefault="00FF5296" w:rsidP="00A051A1">
      <w:pPr>
        <w:spacing w:line="480" w:lineRule="auto"/>
        <w:rPr>
          <w:b/>
        </w:rPr>
      </w:pPr>
      <w:r w:rsidRPr="00FF5296">
        <w:rPr>
          <w:b/>
        </w:rPr>
        <w:t>DISCUSSION</w:t>
      </w:r>
    </w:p>
    <w:p w14:paraId="1FC707AF" w14:textId="77777777" w:rsidR="008F0456" w:rsidRDefault="008F0456" w:rsidP="00A051A1">
      <w:pPr>
        <w:spacing w:line="480" w:lineRule="auto"/>
      </w:pPr>
    </w:p>
    <w:p w14:paraId="317E8F21" w14:textId="4B0446D2" w:rsidR="0050323E" w:rsidRDefault="009C5B9D" w:rsidP="00A051A1">
      <w:pPr>
        <w:spacing w:line="480" w:lineRule="auto"/>
      </w:pPr>
      <w:bookmarkStart w:id="8" w:name="_Hlk532995851"/>
      <w:r>
        <w:t xml:space="preserve">In </w:t>
      </w:r>
      <w:r w:rsidR="00655575">
        <w:t>Phase 3</w:t>
      </w:r>
      <w:r w:rsidR="00F960EF">
        <w:t xml:space="preserve"> of </w:t>
      </w:r>
      <w:r w:rsidR="0050323E">
        <w:t xml:space="preserve">this </w:t>
      </w:r>
      <w:r>
        <w:t>SLE classification c</w:t>
      </w:r>
      <w:r w:rsidR="00F960EF">
        <w:t>riteria development</w:t>
      </w:r>
      <w:r w:rsidR="0050323E">
        <w:t xml:space="preserve"> project</w:t>
      </w:r>
      <w:r w:rsidR="00F960EF">
        <w:t xml:space="preserve">, we applied a consensus-based, data-driven </w:t>
      </w:r>
      <w:r w:rsidR="0047761E">
        <w:t>MCDA</w:t>
      </w:r>
      <w:r w:rsidR="00F960EF">
        <w:t xml:space="preserve"> approach to a</w:t>
      </w:r>
      <w:r w:rsidR="00C75C32">
        <w:t xml:space="preserve">ssign criteria weights </w:t>
      </w:r>
      <w:r w:rsidR="00F960EF">
        <w:t xml:space="preserve">and identify a threshold score for </w:t>
      </w:r>
      <w:r w:rsidR="00887DC3">
        <w:t xml:space="preserve">SLE </w:t>
      </w:r>
      <w:r w:rsidR="00F960EF">
        <w:t xml:space="preserve">classification </w:t>
      </w:r>
      <w:r w:rsidR="00B1498E">
        <w:t xml:space="preserve">among adults </w:t>
      </w:r>
      <w:r w:rsidR="00F960EF">
        <w:t xml:space="preserve">for </w:t>
      </w:r>
      <w:r w:rsidR="00F960EF" w:rsidRPr="00C97C94">
        <w:rPr>
          <w:rFonts w:eastAsia="+mn-ea"/>
          <w:bCs/>
          <w:color w:val="000000"/>
          <w:kern w:val="24"/>
        </w:rPr>
        <w:t xml:space="preserve">clinical </w:t>
      </w:r>
      <w:r>
        <w:rPr>
          <w:rFonts w:eastAsia="+mn-ea"/>
          <w:bCs/>
          <w:color w:val="000000"/>
          <w:kern w:val="24"/>
        </w:rPr>
        <w:t>research</w:t>
      </w:r>
      <w:bookmarkEnd w:id="8"/>
      <w:r w:rsidR="00F960EF">
        <w:rPr>
          <w:rFonts w:eastAsia="+mn-ea"/>
          <w:bCs/>
          <w:color w:val="000000"/>
          <w:kern w:val="24"/>
        </w:rPr>
        <w:t>.</w:t>
      </w:r>
      <w:r w:rsidR="00F960EF">
        <w:t xml:space="preserve"> </w:t>
      </w:r>
      <w:r w:rsidR="0050323E">
        <w:t xml:space="preserve">This exercise resulted in </w:t>
      </w:r>
      <w:r w:rsidR="00655575">
        <w:t xml:space="preserve">provisional </w:t>
      </w:r>
      <w:r>
        <w:t>criteria</w:t>
      </w:r>
      <w:r w:rsidR="0050323E">
        <w:t xml:space="preserve"> weights that have face validity and are additive, providing a continuous measure of</w:t>
      </w:r>
      <w:r>
        <w:t xml:space="preserve"> increasi</w:t>
      </w:r>
      <w:r w:rsidR="00A66A55">
        <w:t>ng likelihood for SLE</w:t>
      </w:r>
      <w:r w:rsidR="00176337">
        <w:t xml:space="preserve"> based on combinations of criteria</w:t>
      </w:r>
      <w:r w:rsidR="00A66A55">
        <w:t xml:space="preserve">. </w:t>
      </w:r>
      <w:r w:rsidR="0050323E">
        <w:t xml:space="preserve">While full consensus of the 17 SLE experts was reached for cases scoring &gt;83 points, it became evident that expert opinions varied for cases </w:t>
      </w:r>
      <w:r w:rsidR="0050323E">
        <w:lastRenderedPageBreak/>
        <w:t xml:space="preserve">with </w:t>
      </w:r>
      <w:r w:rsidR="00A66A55">
        <w:t>mid-range or low</w:t>
      </w:r>
      <w:r w:rsidR="0050323E">
        <w:t xml:space="preserve"> scores. Many cases with </w:t>
      </w:r>
      <w:r w:rsidR="00DA1D5A">
        <w:t xml:space="preserve">scores just under 83 </w:t>
      </w:r>
      <w:r w:rsidR="0050323E">
        <w:t>were still considered SLE by the majority of experts</w:t>
      </w:r>
      <w:r w:rsidR="00887DC3">
        <w:t>, but i</w:t>
      </w:r>
      <w:r w:rsidR="0050323E">
        <w:t>n an additional exercise</w:t>
      </w:r>
      <w:r w:rsidR="00DA1D5A">
        <w:t xml:space="preserve"> focusing </w:t>
      </w:r>
      <w:r w:rsidR="00AB3F2D">
        <w:t xml:space="preserve">on </w:t>
      </w:r>
      <w:r w:rsidR="00DA1D5A">
        <w:t xml:space="preserve">cases </w:t>
      </w:r>
      <w:r w:rsidR="00887DC3">
        <w:t>below the threshold for definite SLE, very few</w:t>
      </w:r>
      <w:r w:rsidR="00723CFF">
        <w:t xml:space="preserve"> </w:t>
      </w:r>
      <w:r w:rsidR="00DA1D5A">
        <w:t>were deemed “unlikely SLE” by ≥70% of experts</w:t>
      </w:r>
      <w:r w:rsidR="0050323E">
        <w:t>.</w:t>
      </w:r>
    </w:p>
    <w:p w14:paraId="5F45B48F" w14:textId="77777777" w:rsidR="009E1599" w:rsidRDefault="009E1599" w:rsidP="009E1599">
      <w:pPr>
        <w:spacing w:line="480" w:lineRule="auto"/>
      </w:pPr>
    </w:p>
    <w:p w14:paraId="102CCE69" w14:textId="058082DD" w:rsidR="009E1599" w:rsidRDefault="009E1599" w:rsidP="009E1599">
      <w:pPr>
        <w:spacing w:line="480" w:lineRule="auto"/>
      </w:pPr>
      <w:r>
        <w:t>This stage was largely based on the ite</w:t>
      </w:r>
      <w:r w:rsidR="006944FA">
        <w:t xml:space="preserve">ms resulting from the </w:t>
      </w:r>
      <w:r w:rsidR="00155712">
        <w:t>Phase 2 nominal group t</w:t>
      </w:r>
      <w:r w:rsidR="00036443">
        <w:t>echnique exercise</w:t>
      </w:r>
      <w:r w:rsidR="001C7EB2">
        <w:fldChar w:fldCharType="begin"/>
      </w:r>
      <w:r w:rsidR="00AC30E1">
        <w:instrText xml:space="preserve"> ADDIN EN.CITE &lt;EndNote&gt;&lt;Cite&gt;&lt;Author&gt;Johnson&lt;/Author&gt;&lt;Year&gt;2016&lt;/Year&gt;&lt;RecNum&gt;1000&lt;/RecNum&gt;&lt;DisplayText&gt;[14]&lt;/DisplayText&gt;&lt;record&gt;&lt;rec-number&gt;1000&lt;/rec-number&gt;&lt;foreign-keys&gt;&lt;key app="EN" db-id="55w02stp9azef7er9r6xwxpqfr0rrx9ptd00" timestamp="1484864144"&gt;1000&lt;/key&gt;&lt;/foreign-keys&gt;&lt;ref-type name="Journal Article"&gt;17&lt;/ref-type&gt;&lt;contributors&gt;&lt;authors&gt;&lt;author&gt;Johnson, S. R.&lt;/author&gt;&lt;author&gt;Khanna, D.&lt;/author&gt;&lt;author&gt;Cervera, R.&lt;/author&gt;&lt;author&gt;Costedoat-Chalumeau, N.&lt;/author&gt;&lt;author&gt;Gladman, D. D.&lt;/author&gt;&lt;author&gt;Hahn, B. H.&lt;/author&gt;&lt;author&gt;et al.&lt;/author&gt;&lt;/authors&gt;&lt;/contributors&gt;&lt;titles&gt;&lt;title&gt;Use of Nominal Group Technique to Determine Candidate Items for SLE Classification Criteria Development [abstract]&lt;/title&gt;&lt;secondary-title&gt;Arthritis Rheum&lt;/secondary-title&gt;&lt;/titles&gt;&lt;periodical&gt;&lt;full-title&gt;Arthritis Rheum&lt;/full-title&gt;&lt;abbr-1&gt;Arthritis and rheumatism&lt;/abbr-1&gt;&lt;/periodical&gt;&lt;volume&gt;68&lt;/volume&gt;&lt;number&gt;Suppl 10&lt;/number&gt;&lt;dates&gt;&lt;year&gt;2016&lt;/year&gt;&lt;/dates&gt;&lt;urls&gt;&lt;related-urls&gt;&lt;url&gt;http://acrabstracts.org/abstract/use-of-nominal-group-technique-to-determine-candidate-items-for-sle-classification-criteria-development/&lt;/url&gt;&lt;/related-urls&gt;&lt;/urls&gt;&lt;access-date&gt;1 Jan 2017&lt;/access-date&gt;&lt;/record&gt;&lt;/Cite&gt;&lt;/EndNote&gt;</w:instrText>
      </w:r>
      <w:r w:rsidR="001C7EB2">
        <w:fldChar w:fldCharType="separate"/>
      </w:r>
      <w:r w:rsidR="00AC30E1">
        <w:rPr>
          <w:noProof/>
        </w:rPr>
        <w:t>[14]</w:t>
      </w:r>
      <w:r w:rsidR="001C7EB2">
        <w:fldChar w:fldCharType="end"/>
      </w:r>
      <w:r>
        <w:t xml:space="preserve"> and evidence from our literature review of the sens</w:t>
      </w:r>
      <w:r w:rsidR="003763BA">
        <w:t>itivity and specificity of the</w:t>
      </w:r>
      <w:r>
        <w:t xml:space="preserve"> </w:t>
      </w:r>
      <w:r w:rsidR="003763BA">
        <w:t xml:space="preserve">individual </w:t>
      </w:r>
      <w:r>
        <w:t>candidate criteria.</w: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 </w:instrTex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DATA </w:instrText>
      </w:r>
      <w:r w:rsidR="001C7EB2">
        <w:fldChar w:fldCharType="end"/>
      </w:r>
      <w:r w:rsidR="001C7EB2">
        <w:fldChar w:fldCharType="separate"/>
      </w:r>
      <w:r w:rsidR="00F173E6">
        <w:rPr>
          <w:noProof/>
        </w:rPr>
        <w:t>[1]</w:t>
      </w:r>
      <w:r w:rsidR="001C7EB2">
        <w:fldChar w:fldCharType="end"/>
      </w:r>
      <w:r>
        <w:t xml:space="preserve"> These efforts followed rigorous data-driven and expert-guided criteria development methodology in order to ensure high face and content validity of the items, and high discriminant validity of the criteria </w:t>
      </w:r>
      <w:r w:rsidRPr="001C05C7">
        <w:t>set</w:t>
      </w:r>
      <w:r>
        <w:t>.</w:t>
      </w:r>
      <w:r w:rsidR="001C7EB2" w:rsidRPr="0046183D">
        <w:fldChar w:fldCharType="begin">
          <w:fldData xml:space="preserve">PEVuZE5vdGU+PENpdGU+PEF1dGhvcj5TaW5naDwvQXV0aG9yPjxZZWFyPjIwMDY8L1llYXI+PFJl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</w:fldData>
        </w:fldChar>
      </w:r>
      <w:r w:rsidR="00AC30E1">
        <w:instrText xml:space="preserve"> ADDIN EN.CITE </w:instrText>
      </w:r>
      <w:r w:rsidR="00AC30E1">
        <w:fldChar w:fldCharType="begin">
          <w:fldData xml:space="preserve">PEVuZE5vdGU+PENpdGU+PEF1dGhvcj5TaW5naDwvQXV0aG9yPjxZZWFyPjIwMDY8L1llYXI+PFJl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</w:fldData>
        </w:fldChar>
      </w:r>
      <w:r w:rsidR="00AC30E1">
        <w:instrText xml:space="preserve"> ADDIN EN.CITE.DATA </w:instrText>
      </w:r>
      <w:r w:rsidR="00AC30E1">
        <w:fldChar w:fldCharType="end"/>
      </w:r>
      <w:r w:rsidR="001C7EB2" w:rsidRPr="0046183D">
        <w:fldChar w:fldCharType="separate"/>
      </w:r>
      <w:r w:rsidR="00AC30E1">
        <w:rPr>
          <w:noProof/>
        </w:rPr>
        <w:t>[21, 22]</w:t>
      </w:r>
      <w:r w:rsidR="001C7EB2" w:rsidRPr="0046183D">
        <w:fldChar w:fldCharType="end"/>
      </w:r>
      <w:r w:rsidRPr="001C05C7">
        <w:t xml:space="preserve"> However</w:t>
      </w:r>
      <w:r>
        <w:t xml:space="preserve">, our literature review also revealed knowledge gaps about the sensitivity and specificity of some of the newly proposed criteria, thus expert consensus opinion was critical for decision making. </w:t>
      </w:r>
    </w:p>
    <w:p w14:paraId="21F73A4F" w14:textId="77777777" w:rsidR="0050323E" w:rsidRDefault="0050323E" w:rsidP="00A051A1">
      <w:pPr>
        <w:spacing w:line="480" w:lineRule="auto"/>
      </w:pPr>
    </w:p>
    <w:p w14:paraId="2484A9F7" w14:textId="01039CBF" w:rsidR="000B5846" w:rsidRDefault="008A27C0" w:rsidP="00A051A1">
      <w:pPr>
        <w:spacing w:line="480" w:lineRule="auto"/>
      </w:pPr>
      <w:r>
        <w:t>C</w:t>
      </w:r>
      <w:r w:rsidR="00AC10A4">
        <w:t xml:space="preserve">onsistent with developing </w:t>
      </w:r>
      <w:r w:rsidR="000B5846">
        <w:t xml:space="preserve">other </w:t>
      </w:r>
      <w:r w:rsidR="0058018D">
        <w:t xml:space="preserve">systems </w:t>
      </w:r>
      <w:r w:rsidR="000B5846">
        <w:t>of classification criteria</w:t>
      </w:r>
      <w:r w:rsidR="00F173E6">
        <w:t>,</w:t>
      </w:r>
      <w:r w:rsidR="001C7EB2">
        <w:fldChar w:fldCharType="begin">
          <w:fldData xml:space="preserve">PEVuZE5vdGU+PENpdGU+PEF1dGhvcj5BbGV0YWhhPC9BdXRob3I+PFllYXI+MjAxMDwvWWVhcj48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</w:fldData>
        </w:fldChar>
      </w:r>
      <w:r w:rsidR="00AC30E1">
        <w:instrText xml:space="preserve"> ADDIN EN.CITE </w:instrText>
      </w:r>
      <w:r w:rsidR="00AC30E1">
        <w:fldChar w:fldCharType="begin">
          <w:fldData xml:space="preserve">PEVuZE5vdGU+PENpdGU+PEF1dGhvcj5BbGV0YWhhPC9BdXRob3I+PFllYXI+MjAxMDwvWWVhcj48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</w:fldData>
        </w:fldChar>
      </w:r>
      <w:r w:rsidR="00AC30E1">
        <w:instrText xml:space="preserve"> ADDIN EN.CITE.DATA </w:instrText>
      </w:r>
      <w:r w:rsidR="00AC30E1">
        <w:fldChar w:fldCharType="end"/>
      </w:r>
      <w:r w:rsidR="001C7EB2">
        <w:fldChar w:fldCharType="separate"/>
      </w:r>
      <w:r w:rsidR="00AC30E1">
        <w:rPr>
          <w:noProof/>
        </w:rPr>
        <w:t>[23, 24]</w:t>
      </w:r>
      <w:r w:rsidR="001C7EB2">
        <w:fldChar w:fldCharType="end"/>
      </w:r>
      <w:r w:rsidR="000B5846">
        <w:t xml:space="preserve"> there were significant discrepancies in ranking </w:t>
      </w:r>
      <w:r w:rsidR="009E1599">
        <w:t>20</w:t>
      </w:r>
      <w:r w:rsidR="000B5846">
        <w:t xml:space="preserve"> cases </w:t>
      </w:r>
      <w:r w:rsidR="00C00C05">
        <w:t>regarding</w:t>
      </w:r>
      <w:r w:rsidR="000B5846">
        <w:t xml:space="preserve"> likelihood of SLE class</w:t>
      </w:r>
      <w:r w:rsidR="00BF5FAF">
        <w:t>ification. Discussions centered</w:t>
      </w:r>
      <w:r w:rsidR="000B5846">
        <w:t xml:space="preserve"> on </w:t>
      </w:r>
      <w:r w:rsidR="009E1599">
        <w:t xml:space="preserve">two aspects: </w:t>
      </w:r>
      <w:r w:rsidR="00BF5FAF">
        <w:t xml:space="preserve">1) </w:t>
      </w:r>
      <w:r w:rsidR="000B5846">
        <w:t xml:space="preserve">the </w:t>
      </w:r>
      <w:r w:rsidR="0058018D">
        <w:t xml:space="preserve">precision </w:t>
      </w:r>
      <w:r w:rsidR="007979A0">
        <w:t xml:space="preserve">and thus </w:t>
      </w:r>
      <w:r w:rsidR="000B5846">
        <w:t>specificity of clinical</w:t>
      </w:r>
      <w:r w:rsidR="00BF5FAF">
        <w:t xml:space="preserve"> </w:t>
      </w:r>
      <w:r w:rsidR="00AC10A4">
        <w:t xml:space="preserve">and serological manifestations, and 2) attribution of manifestations to SLE versus other connective tissue diseases. </w:t>
      </w:r>
      <w:r w:rsidR="00BF5FAF">
        <w:t xml:space="preserve">Some experts expressed concern about </w:t>
      </w:r>
      <w:r w:rsidR="000B5846">
        <w:t xml:space="preserve">misinterpretation of rosacea as </w:t>
      </w:r>
      <w:r w:rsidR="006944FA">
        <w:t xml:space="preserve">acute cutaneous lupus, and about </w:t>
      </w:r>
      <w:r w:rsidR="000B5846">
        <w:t xml:space="preserve">false positive anti-dsDNA </w:t>
      </w:r>
      <w:r w:rsidR="00BF5FAF">
        <w:t>via ELISA,</w:t>
      </w:r>
      <w:r w:rsidR="006944FA">
        <w:t xml:space="preserve"> each of</w:t>
      </w:r>
      <w:r w:rsidR="00BF5FAF">
        <w:t xml:space="preserve"> which </w:t>
      </w:r>
      <w:r w:rsidR="000B5846">
        <w:t xml:space="preserve">would reduce </w:t>
      </w:r>
      <w:r w:rsidR="006944FA">
        <w:t xml:space="preserve">the </w:t>
      </w:r>
      <w:r w:rsidR="000B5846">
        <w:t>specificity</w:t>
      </w:r>
      <w:r w:rsidR="00BF5FAF">
        <w:t xml:space="preserve"> of the proposed </w:t>
      </w:r>
      <w:r w:rsidR="006944FA">
        <w:t>classification system</w:t>
      </w:r>
      <w:r w:rsidR="000B5846">
        <w:t xml:space="preserve">. </w:t>
      </w:r>
      <w:r w:rsidR="00BF5FAF">
        <w:t xml:space="preserve">To address these concerns, SLE </w:t>
      </w:r>
      <w:r w:rsidR="006944FA">
        <w:t>e</w:t>
      </w:r>
      <w:r w:rsidR="00BF5FAF">
        <w:t xml:space="preserve">xperts agreed </w:t>
      </w:r>
      <w:r w:rsidR="001A0746">
        <w:t>to include</w:t>
      </w:r>
      <w:r w:rsidR="006944FA">
        <w:t xml:space="preserve"> detailed</w:t>
      </w:r>
      <w:r w:rsidR="00BF5FAF">
        <w:t xml:space="preserve"> </w:t>
      </w:r>
      <w:r w:rsidR="006944FA">
        <w:t>definitions for each criterion to mi</w:t>
      </w:r>
      <w:r w:rsidR="00272C34">
        <w:t>tigate the risk of misinterpreting</w:t>
      </w:r>
      <w:r w:rsidR="006944FA">
        <w:t xml:space="preserve"> clinical signs and </w:t>
      </w:r>
      <w:r w:rsidR="006944FA" w:rsidRPr="006944FA">
        <w:t>symptoms. B</w:t>
      </w:r>
      <w:r w:rsidR="00BF5FAF" w:rsidRPr="006944FA">
        <w:t xml:space="preserve">ecause </w:t>
      </w:r>
      <w:r w:rsidR="006944FA" w:rsidRPr="006944FA">
        <w:t>particular</w:t>
      </w:r>
      <w:r w:rsidR="00BF5FAF" w:rsidRPr="006944FA">
        <w:t xml:space="preserve"> laboratory assays </w:t>
      </w:r>
      <w:r w:rsidR="006944FA" w:rsidRPr="006944FA">
        <w:t xml:space="preserve">(e.g. Farr method for anti-dsDNA) </w:t>
      </w:r>
      <w:r w:rsidR="00BF5FAF" w:rsidRPr="006944FA">
        <w:t xml:space="preserve">are not uniformly available </w:t>
      </w:r>
      <w:r w:rsidR="006944FA" w:rsidRPr="006944FA">
        <w:t xml:space="preserve">in all clinical settings, SLE experts decided that the testing method </w:t>
      </w:r>
      <w:r w:rsidR="006944FA">
        <w:t>would</w:t>
      </w:r>
      <w:r w:rsidR="006944FA" w:rsidRPr="006944FA">
        <w:t xml:space="preserve"> not be specified</w:t>
      </w:r>
      <w:r w:rsidR="006944FA">
        <w:t>, enabling SLE classification in a wide range of clinics</w:t>
      </w:r>
      <w:r w:rsidR="00BF5FAF" w:rsidRPr="006944FA">
        <w:t>.</w:t>
      </w:r>
    </w:p>
    <w:p w14:paraId="1079243A" w14:textId="77777777" w:rsidR="008F0456" w:rsidRDefault="008F0456" w:rsidP="00A051A1">
      <w:pPr>
        <w:pStyle w:val="ListParagraph"/>
        <w:spacing w:line="480" w:lineRule="auto"/>
        <w:ind w:left="0"/>
      </w:pPr>
    </w:p>
    <w:p w14:paraId="126F8117" w14:textId="36A3433C" w:rsidR="00E71CC3" w:rsidRDefault="006944FA" w:rsidP="0055219D">
      <w:pPr>
        <w:spacing w:line="480" w:lineRule="auto"/>
      </w:pPr>
      <w:r>
        <w:t>The attribution of manifestations to SLE was discussed at length</w:t>
      </w:r>
      <w:r w:rsidR="0055219D">
        <w:t>. For some cases</w:t>
      </w:r>
      <w:r w:rsidR="001A0746">
        <w:t>,</w:t>
      </w:r>
      <w:r>
        <w:t xml:space="preserve"> </w:t>
      </w:r>
      <w:r w:rsidR="0055219D">
        <w:t>SLE experts were</w:t>
      </w:r>
      <w:r>
        <w:t xml:space="preserve"> </w:t>
      </w:r>
      <w:r w:rsidR="0055219D">
        <w:t>uncertain</w:t>
      </w:r>
      <w:r w:rsidR="00E71CC3">
        <w:t xml:space="preserve"> </w:t>
      </w:r>
      <w:r>
        <w:t xml:space="preserve">about how to interpret </w:t>
      </w:r>
      <w:proofErr w:type="gramStart"/>
      <w:r>
        <w:t>particular</w:t>
      </w:r>
      <w:r w:rsidR="00E71CC3">
        <w:t xml:space="preserve"> findings</w:t>
      </w:r>
      <w:proofErr w:type="gramEnd"/>
      <w:r w:rsidR="00E71CC3">
        <w:t xml:space="preserve"> </w:t>
      </w:r>
      <w:r>
        <w:t>when SLE and another disease</w:t>
      </w:r>
      <w:r w:rsidR="0055219D">
        <w:t>,</w:t>
      </w:r>
      <w:r>
        <w:t xml:space="preserve"> such as </w:t>
      </w:r>
      <w:r w:rsidR="00E71CC3">
        <w:t>prim</w:t>
      </w:r>
      <w:r w:rsidR="007E4C7C">
        <w:t>ary anti</w:t>
      </w:r>
      <w:r>
        <w:t>phospholipid syndrome or Sjögren’s syndrome</w:t>
      </w:r>
      <w:r w:rsidR="0055219D">
        <w:t>,</w:t>
      </w:r>
      <w:r>
        <w:t xml:space="preserve"> seemed equally likely</w:t>
      </w:r>
      <w:r w:rsidR="00E71CC3">
        <w:t xml:space="preserve">. It became apparent that not all these decisions could be made with certainty, and that </w:t>
      </w:r>
      <w:r w:rsidR="001A0746">
        <w:t xml:space="preserve">SLE </w:t>
      </w:r>
      <w:r w:rsidR="00E71CC3">
        <w:t xml:space="preserve">experts </w:t>
      </w:r>
      <w:r w:rsidR="001A0746">
        <w:t>from different centers could</w:t>
      </w:r>
      <w:r w:rsidR="00E71CC3">
        <w:t xml:space="preserve"> </w:t>
      </w:r>
      <w:r w:rsidR="0055219D">
        <w:t>reach</w:t>
      </w:r>
      <w:r w:rsidR="00E71CC3">
        <w:t xml:space="preserve"> opposing </w:t>
      </w:r>
      <w:r w:rsidR="0055219D">
        <w:t>conclusions</w:t>
      </w:r>
      <w:r w:rsidR="00E71CC3">
        <w:t>.</w:t>
      </w:r>
      <w:r w:rsidR="0055219D">
        <w:t xml:space="preserve"> </w:t>
      </w:r>
      <w:bookmarkStart w:id="9" w:name="_Hlk533081817"/>
      <w:bookmarkStart w:id="10" w:name="_Hlk533072986"/>
      <w:r w:rsidR="00CE60A0">
        <w:t xml:space="preserve">The criteria system allows for </w:t>
      </w:r>
      <w:r w:rsidR="002561C6">
        <w:t>SLE</w:t>
      </w:r>
      <w:r w:rsidR="00CE60A0">
        <w:t xml:space="preserve"> classification </w:t>
      </w:r>
      <w:r w:rsidR="002561C6">
        <w:t>in patients with overlap syndromes (e.g. SLE with secondary Sjögren’s) as long as</w:t>
      </w:r>
      <w:r w:rsidR="002561C6" w:rsidRPr="002561C6">
        <w:t xml:space="preserve"> </w:t>
      </w:r>
      <w:r w:rsidR="002561C6">
        <w:t>manifestations are considered to be equally or more likely due to SLE than the other condition</w:t>
      </w:r>
      <w:bookmarkEnd w:id="9"/>
      <w:r w:rsidR="002561C6">
        <w:t>.</w:t>
      </w:r>
      <w:bookmarkEnd w:id="10"/>
    </w:p>
    <w:p w14:paraId="5AB815C9" w14:textId="77777777" w:rsidR="00E71CC3" w:rsidRDefault="00E71CC3" w:rsidP="00E71CC3">
      <w:pPr>
        <w:pStyle w:val="ListParagraph"/>
        <w:spacing w:line="480" w:lineRule="auto"/>
        <w:ind w:left="0"/>
      </w:pPr>
    </w:p>
    <w:p w14:paraId="6328B654" w14:textId="01F2A269" w:rsidR="00E71CC3" w:rsidRDefault="003C25FA" w:rsidP="00E71CC3">
      <w:pPr>
        <w:pStyle w:val="ListParagraph"/>
        <w:spacing w:line="480" w:lineRule="auto"/>
        <w:ind w:left="0"/>
      </w:pPr>
      <w:r>
        <w:t>The decision to exclude C</w:t>
      </w:r>
      <w:r w:rsidR="00E71CC3">
        <w:t xml:space="preserve">lass VI lupus nephritis was unanimous, given the </w:t>
      </w:r>
      <w:r w:rsidR="001A0746">
        <w:t>lack of specificity of</w:t>
      </w:r>
      <w:r>
        <w:t xml:space="preserve"> this end-</w:t>
      </w:r>
      <w:r w:rsidR="00E71CC3">
        <w:t xml:space="preserve">stage finding. The discussions leading to the consensus elimination of </w:t>
      </w:r>
      <w:r w:rsidR="00B42438">
        <w:t>mononeuropathy and</w:t>
      </w:r>
      <w:r w:rsidR="00E71CC3">
        <w:t xml:space="preserve"> cranial neuropathy were of </w:t>
      </w:r>
      <w:r w:rsidR="0060517D">
        <w:t>greater</w:t>
      </w:r>
      <w:r w:rsidR="00E71CC3">
        <w:t xml:space="preserve"> interest. It was first </w:t>
      </w:r>
      <w:r w:rsidR="001A0746">
        <w:t>mentioned</w:t>
      </w:r>
      <w:r>
        <w:t xml:space="preserve"> that </w:t>
      </w:r>
      <w:r w:rsidRPr="0035782F">
        <w:t>the specificities</w:t>
      </w:r>
      <w:r w:rsidR="00E71CC3" w:rsidRPr="0035782F">
        <w:t xml:space="preserve"> of </w:t>
      </w:r>
      <w:r w:rsidR="00B42438">
        <w:t>these entities</w:t>
      </w:r>
      <w:r w:rsidR="00E71CC3" w:rsidRPr="0035782F">
        <w:t xml:space="preserve"> differed and that </w:t>
      </w:r>
      <w:r w:rsidRPr="0035782F">
        <w:t>mononeuropathy</w:t>
      </w:r>
      <w:r w:rsidR="00E71CC3" w:rsidRPr="0035782F">
        <w:t xml:space="preserve"> </w:t>
      </w:r>
      <w:r w:rsidR="0035782F">
        <w:t>is not specific for SLE</w:t>
      </w:r>
      <w:r w:rsidR="00E71CC3" w:rsidRPr="0035782F">
        <w:t xml:space="preserve">. </w:t>
      </w:r>
      <w:r w:rsidRPr="0035782F">
        <w:t>The</w:t>
      </w:r>
      <w:r>
        <w:t xml:space="preserve"> group reached full consensus to eliminate mononeuropathy</w:t>
      </w:r>
      <w:r w:rsidR="00A27924">
        <w:t xml:space="preserve">; </w:t>
      </w:r>
      <w:r w:rsidR="00E71CC3">
        <w:t xml:space="preserve">cranial neuropathy was </w:t>
      </w:r>
      <w:r>
        <w:t>initially retained</w:t>
      </w:r>
      <w:r w:rsidR="00E71CC3">
        <w:t xml:space="preserve">. </w:t>
      </w:r>
      <w:r>
        <w:t xml:space="preserve">The group then discussed that </w:t>
      </w:r>
      <w:r w:rsidR="00E71CC3">
        <w:t xml:space="preserve">cranial neuropathy </w:t>
      </w:r>
      <w:r>
        <w:t>is</w:t>
      </w:r>
      <w:r w:rsidR="00E71CC3">
        <w:t xml:space="preserve"> a very </w:t>
      </w:r>
      <w:r>
        <w:t>rare</w:t>
      </w:r>
      <w:r w:rsidR="00E71CC3">
        <w:t xml:space="preserve"> presenting </w:t>
      </w:r>
      <w:r w:rsidR="00F173E6">
        <w:t>sign in SLE</w:t>
      </w:r>
      <w:r w:rsidR="001C7EB2">
        <w:fldChar w:fldCharType="begin">
          <w:fldData xml:space="preserve">PEVuZE5vdGU+PENpdGU+PEF1dGhvcj5IYW5seTwvQXV0aG9yPjxZZWFyPjIwMDc8L1llYXI+PFJl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</w:fldData>
        </w:fldChar>
      </w:r>
      <w:r w:rsidR="00AC30E1">
        <w:instrText xml:space="preserve"> ADDIN EN.CITE </w:instrText>
      </w:r>
      <w:r w:rsidR="00AC30E1">
        <w:fldChar w:fldCharType="begin">
          <w:fldData xml:space="preserve">PEVuZE5vdGU+PENpdGU+PEF1dGhvcj5IYW5seTwvQXV0aG9yPjxZZWFyPjIwMDc8L1llYXI+PFJl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</w:fldData>
        </w:fldChar>
      </w:r>
      <w:r w:rsidR="00AC30E1">
        <w:instrText xml:space="preserve"> ADDIN EN.CITE.DATA </w:instrText>
      </w:r>
      <w:r w:rsidR="00AC30E1">
        <w:fldChar w:fldCharType="end"/>
      </w:r>
      <w:r w:rsidR="001C7EB2">
        <w:fldChar w:fldCharType="separate"/>
      </w:r>
      <w:r w:rsidR="00AC30E1">
        <w:rPr>
          <w:noProof/>
        </w:rPr>
        <w:t>[25]</w:t>
      </w:r>
      <w:r w:rsidR="001C7EB2">
        <w:fldChar w:fldCharType="end"/>
      </w:r>
      <w:r w:rsidR="00E71CC3">
        <w:t xml:space="preserve"> </w:t>
      </w:r>
      <w:r w:rsidR="00D60EF1">
        <w:t>and none of the 164</w:t>
      </w:r>
      <w:r>
        <w:t xml:space="preserve"> cases had cranial neuropathy. Experts reached a unanimous decision that </w:t>
      </w:r>
      <w:r w:rsidR="00E71CC3">
        <w:t xml:space="preserve">the low prevalence </w:t>
      </w:r>
      <w:r>
        <w:t xml:space="preserve">of cranial neuropathy in SLE warranted </w:t>
      </w:r>
      <w:r w:rsidR="00A02038">
        <w:t>its elimination</w:t>
      </w:r>
      <w:r w:rsidR="00E71CC3">
        <w:t xml:space="preserve">. </w:t>
      </w:r>
    </w:p>
    <w:p w14:paraId="2BE7AD74" w14:textId="77777777" w:rsidR="00E71CC3" w:rsidRDefault="00E71CC3" w:rsidP="00E71CC3">
      <w:pPr>
        <w:pStyle w:val="ListParagraph"/>
        <w:spacing w:line="480" w:lineRule="auto"/>
        <w:ind w:left="0"/>
      </w:pPr>
    </w:p>
    <w:p w14:paraId="71F5F50F" w14:textId="247BB538" w:rsidR="00E71CC3" w:rsidDel="002C268C" w:rsidRDefault="003C25FA" w:rsidP="00E71CC3">
      <w:pPr>
        <w:pStyle w:val="ListParagraph"/>
        <w:spacing w:line="480" w:lineRule="auto"/>
        <w:ind w:left="0"/>
      </w:pPr>
      <w:r>
        <w:t>Using a data-drive</w:t>
      </w:r>
      <w:r w:rsidR="005D4ACE">
        <w:t>n</w:t>
      </w:r>
      <w:r>
        <w:t xml:space="preserve"> approach based on </w:t>
      </w:r>
      <w:r w:rsidR="00E71CC3">
        <w:t xml:space="preserve">literature </w:t>
      </w:r>
      <w:r>
        <w:t>review</w: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 </w:instrText>
      </w:r>
      <w:r w:rsidR="001C7EB2">
        <w:fldChar w:fldCharType="begin">
          <w:fldData xml:space="preserve">PEVuZE5vdGU+PENpdGU+PEF1dGhvcj5UZWRlc2NoaTwvQXV0aG9yPjxZZWFyPjIwMTg8L1llYXI+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</w:fldData>
        </w:fldChar>
      </w:r>
      <w:r w:rsidR="00F173E6">
        <w:instrText xml:space="preserve"> ADDIN EN.CITE.DATA </w:instrText>
      </w:r>
      <w:r w:rsidR="001C7EB2">
        <w:fldChar w:fldCharType="end"/>
      </w:r>
      <w:r w:rsidR="001C7EB2">
        <w:fldChar w:fldCharType="separate"/>
      </w:r>
      <w:r w:rsidR="00F173E6">
        <w:rPr>
          <w:noProof/>
        </w:rPr>
        <w:t>[1]</w:t>
      </w:r>
      <w:r w:rsidR="001C7EB2">
        <w:fldChar w:fldCharType="end"/>
      </w:r>
      <w:r>
        <w:t xml:space="preserve"> combined with an expert-</w:t>
      </w:r>
      <w:r w:rsidR="00E71CC3">
        <w:t xml:space="preserve">driven MCDA </w:t>
      </w:r>
      <w:r>
        <w:t xml:space="preserve">process based on </w:t>
      </w:r>
      <w:r w:rsidR="005D4ACE">
        <w:t xml:space="preserve">real patient cases, this third phase </w:t>
      </w:r>
      <w:r w:rsidR="00E71CC3">
        <w:t xml:space="preserve">of the SLE classification project has </w:t>
      </w:r>
      <w:r w:rsidR="005D4ACE">
        <w:t xml:space="preserve">led </w:t>
      </w:r>
      <w:r w:rsidR="001A0746">
        <w:t xml:space="preserve">to </w:t>
      </w:r>
      <w:r w:rsidR="005D4ACE">
        <w:t>precisely</w:t>
      </w:r>
      <w:r w:rsidR="001A0746">
        <w:t>-</w:t>
      </w:r>
      <w:r w:rsidR="005D4ACE">
        <w:t xml:space="preserve">defined criteria </w:t>
      </w:r>
      <w:r w:rsidR="005D4ACE" w:rsidRPr="0035782F">
        <w:t xml:space="preserve">with individual weights derived through </w:t>
      </w:r>
      <w:r w:rsidR="00E71CC3" w:rsidRPr="0035782F">
        <w:t>consensus</w:t>
      </w:r>
      <w:r w:rsidR="005D4ACE" w:rsidRPr="0035782F">
        <w:t xml:space="preserve"> decisions by 17 </w:t>
      </w:r>
      <w:r w:rsidR="001A0746" w:rsidRPr="0035782F">
        <w:t xml:space="preserve">international </w:t>
      </w:r>
      <w:r w:rsidR="005D4ACE" w:rsidRPr="0035782F">
        <w:t>SLE experts</w:t>
      </w:r>
      <w:r w:rsidR="00E71CC3" w:rsidRPr="0035782F">
        <w:t>. The individual criteria</w:t>
      </w:r>
      <w:r w:rsidR="00E71CC3">
        <w:t xml:space="preserve"> </w:t>
      </w:r>
      <w:r w:rsidR="005D4ACE">
        <w:t xml:space="preserve">weights </w:t>
      </w:r>
      <w:r w:rsidR="00E71CC3">
        <w:t>have face validity</w:t>
      </w:r>
      <w:r w:rsidR="005D4ACE">
        <w:t>, and taken together</w:t>
      </w:r>
      <w:r w:rsidR="00E71CC3">
        <w:t xml:space="preserve"> </w:t>
      </w:r>
      <w:r w:rsidR="005D4ACE">
        <w:t>they depict</w:t>
      </w:r>
      <w:r w:rsidR="00E71CC3">
        <w:t xml:space="preserve"> current expert understanding </w:t>
      </w:r>
      <w:r w:rsidR="005D4ACE">
        <w:t>of</w:t>
      </w:r>
      <w:r w:rsidR="00E71CC3">
        <w:t xml:space="preserve"> SLE. </w:t>
      </w:r>
      <w:r w:rsidR="00D41D8E">
        <w:t xml:space="preserve">The provisional threshold sets a high </w:t>
      </w:r>
      <w:r w:rsidR="00D41D8E">
        <w:lastRenderedPageBreak/>
        <w:t>bar for SLE classification (100% specificity), and Phase 4</w:t>
      </w:r>
      <w:r w:rsidR="00966D91">
        <w:t xml:space="preserve"> will consider the </w:t>
      </w:r>
      <w:r w:rsidR="00D41D8E">
        <w:t xml:space="preserve">appropriate balance between specificity and sensitivity </w:t>
      </w:r>
      <w:r w:rsidR="00966D91">
        <w:t>before</w:t>
      </w:r>
      <w:r w:rsidR="00D41D8E">
        <w:t xml:space="preserve"> finalizing the threshold. </w:t>
      </w:r>
      <w:r w:rsidR="00E71CC3">
        <w:t xml:space="preserve">The </w:t>
      </w:r>
      <w:r w:rsidR="00D41D8E">
        <w:t xml:space="preserve">provisional </w:t>
      </w:r>
      <w:r w:rsidR="00E71CC3" w:rsidRPr="00A1568F">
        <w:t xml:space="preserve">classification criteria </w:t>
      </w:r>
      <w:r w:rsidR="00D41D8E">
        <w:t xml:space="preserve">and threshold </w:t>
      </w:r>
      <w:r w:rsidR="00E71CC3" w:rsidRPr="00A1568F">
        <w:t xml:space="preserve">resulting from </w:t>
      </w:r>
      <w:r w:rsidR="00D41D8E">
        <w:t>Phase 3</w:t>
      </w:r>
      <w:r w:rsidR="00E71CC3">
        <w:t xml:space="preserve"> are being refined and validated in a large</w:t>
      </w:r>
      <w:r w:rsidR="005D4ACE">
        <w:t>,</w:t>
      </w:r>
      <w:r w:rsidR="00E71CC3">
        <w:t xml:space="preserve"> distinct set of patient cases to finalize the project.</w:t>
      </w:r>
    </w:p>
    <w:p w14:paraId="03C729F4" w14:textId="77777777" w:rsidR="00C92267" w:rsidRDefault="00C92267" w:rsidP="00A051A1">
      <w:pPr>
        <w:spacing w:line="480" w:lineRule="auto"/>
      </w:pPr>
    </w:p>
    <w:p w14:paraId="0AA11F87" w14:textId="3C9EBAD1" w:rsidR="00FF5296" w:rsidRDefault="003F6000" w:rsidP="00A051A1">
      <w:pPr>
        <w:spacing w:line="480" w:lineRule="auto"/>
      </w:pPr>
      <w:r w:rsidRPr="003F6000">
        <w:rPr>
          <w:b/>
        </w:rPr>
        <w:t>Acknowledgements</w:t>
      </w:r>
      <w:r>
        <w:t xml:space="preserve">: </w:t>
      </w:r>
      <w:r w:rsidR="00EC0E11">
        <w:t xml:space="preserve">EULAR and ACR jointly provided support for this effort. </w:t>
      </w:r>
      <w:r w:rsidR="00415A53">
        <w:t xml:space="preserve">The Steering Committee includes </w:t>
      </w:r>
      <w:r w:rsidR="00835787">
        <w:t xml:space="preserve">Martin Aringer, Sindhu Johnson, Thomas Dorner, Dimitrios Boumpas, Marta Mosca, Josef Smolen, David Wofsy, Diane Kamen, Karen Costenbader, David Daikh, Rosalind Ramsey-Goldman, </w:t>
      </w:r>
      <w:r w:rsidR="00835787" w:rsidRPr="00CB66BA">
        <w:t>David Jayne</w:t>
      </w:r>
      <w:r w:rsidR="00835787" w:rsidRPr="00B6483E">
        <w:t>.</w:t>
      </w:r>
      <w:r w:rsidR="00835787">
        <w:t xml:space="preserve"> </w:t>
      </w:r>
      <w:r w:rsidR="0079014E">
        <w:t xml:space="preserve">The authors would like to thank </w:t>
      </w:r>
      <w:r w:rsidR="0079014E" w:rsidRPr="00294550">
        <w:t xml:space="preserve">Amy </w:t>
      </w:r>
      <w:r w:rsidR="00B47189">
        <w:t>Turner</w:t>
      </w:r>
      <w:r w:rsidR="0079014E" w:rsidRPr="00294550">
        <w:t xml:space="preserve"> for her outs</w:t>
      </w:r>
      <w:r w:rsidR="001C0670" w:rsidRPr="00294550">
        <w:t>tanding organizational support</w:t>
      </w:r>
      <w:r w:rsidR="00294550">
        <w:t xml:space="preserve"> of this project and </w:t>
      </w:r>
      <w:r w:rsidR="001C0670" w:rsidRPr="00294550">
        <w:t>Alison Hendry for</w:t>
      </w:r>
      <w:r w:rsidR="001C0670">
        <w:t xml:space="preserve"> her </w:t>
      </w:r>
      <w:r w:rsidR="004722AE">
        <w:t xml:space="preserve">expertise and assistance </w:t>
      </w:r>
      <w:r w:rsidR="00963312">
        <w:t>during the ACR 2016 meeting</w:t>
      </w:r>
      <w:r w:rsidR="00294550">
        <w:t xml:space="preserve">. This work was previously presented at </w:t>
      </w:r>
      <w:r w:rsidR="00AA77EA">
        <w:t>the EULAR 2017 Annual Congress</w:t>
      </w:r>
      <w:r w:rsidR="001C7EB2">
        <w:fldChar w:fldCharType="begin"/>
      </w:r>
      <w:r w:rsidR="00AC30E1">
        <w:instrText xml:space="preserve"> ADDIN EN.CITE &lt;EndNote&gt;&lt;Cite&gt;&lt;Author&gt;Tedeschi&lt;/Author&gt;&lt;Year&gt;2017&lt;/Year&gt;&lt;RecNum&gt;1108&lt;/RecNum&gt;&lt;DisplayText&gt;[26]&lt;/DisplayText&gt;&lt;record&gt;&lt;rec-number&gt;1108&lt;/rec-number&gt;&lt;foreign-keys&gt;&lt;key app="EN" db-id="55w02stp9azef7er9r6xwxpqfr0rrx9ptd00" timestamp="1494681901"&gt;1108&lt;/key&gt;&lt;/foreign-keys&gt;&lt;ref-type name="Journal Article"&gt;17&lt;/ref-type&gt;&lt;contributors&gt;&lt;authors&gt;&lt;author&gt;Tedeschi, S. K.&lt;/author&gt;&lt;author&gt;Johnson, S. R.&lt;/author&gt;&lt;author&gt;Boumpas, D. T.&lt;/author&gt;&lt;author&gt;Daikh, D. I.&lt;/author&gt;&lt;author&gt;Diamond, B.&lt;/author&gt;&lt;author&gt;Dorner, T.&lt;/author&gt;&lt;author&gt;Jacobsen, S.&lt;/author&gt;&lt;author&gt;Kamen, D. L.&lt;/author&gt;&lt;author&gt;McCune, W. J.&lt;/author&gt;&lt;author&gt;Mosca, M.&lt;/author&gt;&lt;author&gt;Ramsey-Goldman, R.&lt;/author&gt;&lt;author&gt;Ruiz-Irastorza, G.&lt;/author&gt;&lt;author&gt;Schneider, M.&lt;/author&gt;&lt;author&gt;Smolen, J.&lt;/author&gt;&lt;author&gt;Urowitz, M.&lt;/author&gt;&lt;author&gt;Wofsy, D.&lt;/author&gt;&lt;author&gt;Aringer, M.&lt;/author&gt;&lt;author&gt;Naden, R. P.&lt;/author&gt;&lt;author&gt;Costenbader, K. H.&lt;/author&gt;&lt;/authors&gt;&lt;/contributors&gt;&lt;titles&gt;&lt;title&gt;Multicriteria decision analysis for development of new systemic lupus erythematosus classification criteria (abstract)&lt;/title&gt;&lt;secondary-title&gt;Ann Rheum Dis&lt;/secondary-title&gt;&lt;/titles&gt;&lt;periodical&gt;&lt;full-title&gt;Ann Rheum Dis&lt;/full-title&gt;&lt;abbr-1&gt;Annals of the rheumatic diseases&lt;/abbr-1&gt;&lt;/periodical&gt;&lt;volume&gt;76&lt;/volume&gt;&lt;number&gt;Suppl 2&lt;/number&gt;&lt;dates&gt;&lt;year&gt;2017&lt;/year&gt;&lt;/dates&gt;&lt;urls&gt;&lt;/urls&gt;&lt;/record&gt;&lt;/Cite&gt;&lt;/EndNote&gt;</w:instrText>
      </w:r>
      <w:r w:rsidR="001C7EB2">
        <w:fldChar w:fldCharType="separate"/>
      </w:r>
      <w:r w:rsidR="00AC30E1">
        <w:rPr>
          <w:noProof/>
        </w:rPr>
        <w:t>[26]</w:t>
      </w:r>
      <w:r w:rsidR="001C7EB2">
        <w:fldChar w:fldCharType="end"/>
      </w:r>
      <w:r w:rsidR="00294550">
        <w:t xml:space="preserve"> a</w:t>
      </w:r>
      <w:r w:rsidR="00A051A1">
        <w:t>nd the ACR 2017 Annual Meeting</w:t>
      </w:r>
      <w:r w:rsidR="00294550">
        <w:t>.</w:t>
      </w:r>
      <w:r w:rsidR="001C7EB2">
        <w:fldChar w:fldCharType="begin"/>
      </w:r>
      <w:r w:rsidR="00AC30E1">
        <w:instrText xml:space="preserve"> ADDIN EN.CITE &lt;EndNote&gt;&lt;Cite&gt;&lt;Author&gt;Tedeschi&lt;/Author&gt;&lt;Year&gt;2017&lt;/Year&gt;&lt;RecNum&gt;1277&lt;/RecNum&gt;&lt;DisplayText&gt;[27]&lt;/DisplayText&gt;&lt;record&gt;&lt;rec-number&gt;1277&lt;/rec-number&gt;&lt;foreign-keys&gt;&lt;key app="EN" db-id="55w02stp9azef7er9r6xwxpqfr0rrx9ptd00" timestamp="1528130734"&gt;1277&lt;/key&gt;&lt;/foreign-keys&gt;&lt;ref-type name="Journal Article"&gt;17&lt;/ref-type&gt;&lt;contributors&gt;&lt;authors&gt;&lt;author&gt;Tedeschi, S. K.&lt;/author&gt;&lt;author&gt;Johnson, S. R.&lt;/author&gt;&lt;author&gt;Boumpas, D.&lt;/author&gt;&lt;author&gt;Daikh, D. I. &lt;/author&gt;&lt;author&gt;Diamond, B.&lt;/author&gt;&lt;author&gt;Doerner, T.&lt;/author&gt;&lt;author&gt;Jacobsen, S.&lt;/author&gt;&lt;author&gt;Kamen, D. L.&lt;/author&gt;&lt;author&gt;McCune, W. J.&lt;/author&gt;&lt;author&gt;Mosca, M.&lt;/author&gt;&lt;author&gt;Ramsey-Goldman, R.&lt;/author&gt;&lt;author&gt;Ruiz-Irastorza, G.&lt;/author&gt;&lt;author&gt;Schneider, M.&lt;/author&gt;&lt;author&gt;Smolen, J. S.&lt;/author&gt;&lt;author&gt;Urowitz, M.&lt;/author&gt;&lt;author&gt;Wofsy, D.&lt;/author&gt;&lt;author&gt;Aringer, M.&lt;/author&gt;&lt;author&gt;Naden, R. P.&lt;/author&gt;&lt;author&gt;Costenbader, K. H.&lt;/author&gt;&lt;/authors&gt;&lt;/contributors&gt;&lt;titles&gt;&lt;title&gt;Multicriteria decision analysis for the development of new systemic lupus erythematosus classification criteria (abstract)&lt;/title&gt;&lt;secondary-title&gt;Arthritis Rheum&lt;/secondary-title&gt;&lt;/titles&gt;&lt;periodical&gt;&lt;full-title&gt;Arthritis Rheum&lt;/full-title&gt;&lt;abbr-1&gt;Arthritis and rheumatism&lt;/abbr-1&gt;&lt;/periodical&gt;&lt;volume&gt;69&lt;/volume&gt;&lt;number&gt;Suppl 10&lt;/number&gt;&lt;dates&gt;&lt;year&gt;2017&lt;/year&gt;&lt;/dates&gt;&lt;urls&gt;&lt;related-urls&gt;&lt;url&gt;http://acrabstracts.org/abstract/a-multicriteria-decision-analysis-for-the-development-of-new-systemic-lupus-erythematosus-classification-criteria/&lt;/url&gt;&lt;/related-urls&gt;&lt;/urls&gt;&lt;/record&gt;&lt;/Cite&gt;&lt;/EndNote&gt;</w:instrText>
      </w:r>
      <w:r w:rsidR="001C7EB2">
        <w:fldChar w:fldCharType="separate"/>
      </w:r>
      <w:r w:rsidR="00AC30E1">
        <w:rPr>
          <w:noProof/>
        </w:rPr>
        <w:t>[27]</w:t>
      </w:r>
      <w:r w:rsidR="001C7EB2">
        <w:fldChar w:fldCharType="end"/>
      </w:r>
      <w:r w:rsidR="00294550">
        <w:t xml:space="preserve"> </w:t>
      </w:r>
    </w:p>
    <w:p w14:paraId="6243461F" w14:textId="77777777" w:rsidR="008765E8" w:rsidRDefault="008765E8" w:rsidP="00A051A1">
      <w:pPr>
        <w:spacing w:line="480" w:lineRule="auto"/>
      </w:pPr>
    </w:p>
    <w:p w14:paraId="49E6096C" w14:textId="77777777" w:rsidR="008765E8" w:rsidRPr="007F0E93" w:rsidRDefault="00A31E07" w:rsidP="00A051A1">
      <w:pPr>
        <w:spacing w:line="480" w:lineRule="auto"/>
        <w:rPr>
          <w:b/>
        </w:rPr>
      </w:pPr>
      <w:r w:rsidRPr="00A31E07">
        <w:rPr>
          <w:b/>
        </w:rPr>
        <w:t>References</w:t>
      </w:r>
    </w:p>
    <w:p w14:paraId="3F340461" w14:textId="77777777" w:rsidR="00AC30E1" w:rsidRPr="00AC30E1" w:rsidRDefault="001C7EB2" w:rsidP="00AC30E1">
      <w:pPr>
        <w:pStyle w:val="EndNoteBibliography"/>
        <w:ind w:left="720" w:hanging="720"/>
        <w:rPr>
          <w:noProof/>
        </w:rPr>
      </w:pPr>
      <w:r>
        <w:fldChar w:fldCharType="begin"/>
      </w:r>
      <w:r w:rsidR="008765E8">
        <w:instrText xml:space="preserve"> ADDIN EN.REFLIST </w:instrText>
      </w:r>
      <w:r>
        <w:fldChar w:fldCharType="separate"/>
      </w:r>
      <w:r w:rsidR="00AC30E1" w:rsidRPr="00AC30E1">
        <w:rPr>
          <w:noProof/>
        </w:rPr>
        <w:t xml:space="preserve">[1] Tedeschi SK, Johnson SR, Boumpas D, Daikh D, Dorner T, Jayne D, et al. Developing and refining new candidate criteria for systemic lupus erythematosus classification: An international collaboration. </w:t>
      </w:r>
      <w:r w:rsidR="00AC30E1" w:rsidRPr="00AC30E1">
        <w:rPr>
          <w:i/>
          <w:noProof/>
        </w:rPr>
        <w:t>Arthritis Care Res (Hoboken)</w:t>
      </w:r>
      <w:r w:rsidR="00AC30E1" w:rsidRPr="00AC30E1">
        <w:rPr>
          <w:noProof/>
        </w:rPr>
        <w:t xml:space="preserve"> 2018;70(4):571-81.</w:t>
      </w:r>
    </w:p>
    <w:p w14:paraId="74C02194" w14:textId="77777777" w:rsidR="00AC30E1" w:rsidRPr="00AC30E1" w:rsidRDefault="00AC30E1" w:rsidP="00AC30E1">
      <w:pPr>
        <w:pStyle w:val="EndNoteBibliography"/>
        <w:ind w:left="720" w:hanging="720"/>
        <w:rPr>
          <w:noProof/>
        </w:rPr>
      </w:pPr>
      <w:r w:rsidRPr="00AC30E1">
        <w:rPr>
          <w:noProof/>
        </w:rPr>
        <w:t xml:space="preserve">[2] Aringer M, Dorner T, Leuchten N, Johnson SR. Toward new criteria for systemic lupus erythematosus - a standpoint. </w:t>
      </w:r>
      <w:r w:rsidRPr="00AC30E1">
        <w:rPr>
          <w:i/>
          <w:noProof/>
        </w:rPr>
        <w:t>Lupus</w:t>
      </w:r>
      <w:r w:rsidRPr="00AC30E1">
        <w:rPr>
          <w:noProof/>
        </w:rPr>
        <w:t xml:space="preserve"> 2016;25:805-11.</w:t>
      </w:r>
    </w:p>
    <w:p w14:paraId="3487368C" w14:textId="77777777" w:rsidR="00AC30E1" w:rsidRPr="00AC30E1" w:rsidRDefault="00AC30E1" w:rsidP="00AC30E1">
      <w:pPr>
        <w:pStyle w:val="EndNoteBibliography"/>
        <w:ind w:left="720" w:hanging="720"/>
        <w:rPr>
          <w:noProof/>
        </w:rPr>
      </w:pPr>
      <w:r w:rsidRPr="00AC30E1">
        <w:rPr>
          <w:noProof/>
        </w:rPr>
        <w:t xml:space="preserve">[3] Schmajuk G, Hoyer BF, Aringer M, Johnson SR, Daikh DI, Dorner T, et al. Multi-center delphi exercise reveals important key items for classifying systemic lupus erythematosus. </w:t>
      </w:r>
      <w:r w:rsidRPr="00AC30E1">
        <w:rPr>
          <w:i/>
          <w:noProof/>
        </w:rPr>
        <w:t>Arthritis Care Res (Hoboken)</w:t>
      </w:r>
      <w:r w:rsidRPr="00AC30E1">
        <w:rPr>
          <w:noProof/>
        </w:rPr>
        <w:t xml:space="preserve"> 2018;70(10):1488-94.</w:t>
      </w:r>
    </w:p>
    <w:p w14:paraId="0D09CE21" w14:textId="77777777" w:rsidR="00AC30E1" w:rsidRPr="00AC30E1" w:rsidRDefault="00AC30E1" w:rsidP="00AC30E1">
      <w:pPr>
        <w:pStyle w:val="EndNoteBibliography"/>
        <w:ind w:left="720" w:hanging="720"/>
        <w:rPr>
          <w:noProof/>
        </w:rPr>
      </w:pPr>
      <w:r w:rsidRPr="00AC30E1">
        <w:rPr>
          <w:noProof/>
        </w:rPr>
        <w:t xml:space="preserve">[4] Mosca M, Costenbader KH, Johnson SR, Lorenzoni V, Sebastiani GD, Hoyer BF, et al. How do patients with newly diagnosed systemic lupus erythematosus present? A multicenter cohort of early systemic lupus erythematosus to inform the development of new classification criteria. </w:t>
      </w:r>
      <w:r w:rsidRPr="00AC30E1">
        <w:rPr>
          <w:i/>
          <w:noProof/>
        </w:rPr>
        <w:t>Arthritis Rheumatol</w:t>
      </w:r>
      <w:r w:rsidRPr="00AC30E1">
        <w:rPr>
          <w:noProof/>
        </w:rPr>
        <w:t xml:space="preserve"> 2019;71(1):91-8.</w:t>
      </w:r>
    </w:p>
    <w:p w14:paraId="5FC7CDDA" w14:textId="19D144E5" w:rsidR="00AC30E1" w:rsidRPr="00AC30E1" w:rsidRDefault="00AC30E1" w:rsidP="00AC30E1">
      <w:pPr>
        <w:pStyle w:val="EndNoteBibliography"/>
        <w:ind w:left="720" w:hanging="720"/>
        <w:rPr>
          <w:noProof/>
        </w:rPr>
      </w:pPr>
      <w:r w:rsidRPr="00AC30E1">
        <w:rPr>
          <w:noProof/>
        </w:rPr>
        <w:t xml:space="preserve">[5] Leuchten N, Milke B, Winkler-Rohlfing B, Daikh D, Dorner T, Johnson SR, </w:t>
      </w:r>
      <w:r w:rsidR="00E85132">
        <w:rPr>
          <w:noProof/>
        </w:rPr>
        <w:t>Aringer M, on behalf of the SLE Classification Criteria Steering Committee</w:t>
      </w:r>
      <w:r w:rsidRPr="00AC30E1">
        <w:rPr>
          <w:noProof/>
        </w:rPr>
        <w:t xml:space="preserve">. Early symptoms of systemic lupus erythematosus (sle) recalled by 339 sle patients. </w:t>
      </w:r>
      <w:r w:rsidRPr="00AC30E1">
        <w:rPr>
          <w:i/>
          <w:noProof/>
        </w:rPr>
        <w:t>Lupus</w:t>
      </w:r>
      <w:r w:rsidRPr="00AC30E1">
        <w:rPr>
          <w:noProof/>
        </w:rPr>
        <w:t xml:space="preserve"> 2018:</w:t>
      </w:r>
      <w:r w:rsidR="00E85132">
        <w:rPr>
          <w:noProof/>
        </w:rPr>
        <w:t>27(9):1431-36</w:t>
      </w:r>
      <w:r w:rsidRPr="00AC30E1">
        <w:rPr>
          <w:noProof/>
        </w:rPr>
        <w:t>.</w:t>
      </w:r>
    </w:p>
    <w:p w14:paraId="4FDC9DA1" w14:textId="77777777" w:rsidR="00AC30E1" w:rsidRPr="00AC30E1" w:rsidRDefault="00AC30E1" w:rsidP="00AC30E1">
      <w:pPr>
        <w:pStyle w:val="EndNoteBibliography"/>
        <w:ind w:left="720" w:hanging="720"/>
        <w:rPr>
          <w:noProof/>
        </w:rPr>
      </w:pPr>
      <w:r w:rsidRPr="00AC30E1">
        <w:rPr>
          <w:noProof/>
        </w:rPr>
        <w:t xml:space="preserve">[6] Leuchten N, Hoyer A, Brinks R, Schoels M, Schneider M, Smolen J, et al. Performance of antinuclear antibodies for classifying systemic lupus erythematosus: A systematic </w:t>
      </w:r>
      <w:r w:rsidRPr="00AC30E1">
        <w:rPr>
          <w:noProof/>
        </w:rPr>
        <w:lastRenderedPageBreak/>
        <w:t xml:space="preserve">literature review and meta-regression of diagnostic data. </w:t>
      </w:r>
      <w:r w:rsidRPr="00AC30E1">
        <w:rPr>
          <w:i/>
          <w:noProof/>
        </w:rPr>
        <w:t>Arthritis Care Res (Hoboken)</w:t>
      </w:r>
      <w:r w:rsidRPr="00AC30E1">
        <w:rPr>
          <w:noProof/>
        </w:rPr>
        <w:t xml:space="preserve"> 2018;70(3):428-38.</w:t>
      </w:r>
    </w:p>
    <w:p w14:paraId="402EE237" w14:textId="0AB0442D" w:rsidR="00AC30E1" w:rsidRPr="00AC30E1" w:rsidRDefault="00AC30E1" w:rsidP="00AC30E1">
      <w:pPr>
        <w:pStyle w:val="EndNoteBibliography"/>
        <w:ind w:left="720" w:hanging="720"/>
        <w:rPr>
          <w:noProof/>
        </w:rPr>
      </w:pPr>
      <w:r w:rsidRPr="00AC30E1">
        <w:rPr>
          <w:noProof/>
        </w:rPr>
        <w:t xml:space="preserve">[7] Leuchten N, Bertsias G, Smolen J, Dorner T, Johnson SR, Aringer M, et al. Ana as an entry criterion in sle classification. </w:t>
      </w:r>
      <w:r w:rsidRPr="00AC30E1">
        <w:rPr>
          <w:i/>
          <w:noProof/>
        </w:rPr>
        <w:t>Arthritis Care Res (Hoboken)</w:t>
      </w:r>
      <w:r w:rsidRPr="00AC30E1">
        <w:rPr>
          <w:noProof/>
        </w:rPr>
        <w:t xml:space="preserve"> </w:t>
      </w:r>
      <w:r w:rsidR="00E85132" w:rsidRPr="00E85132">
        <w:rPr>
          <w:noProof/>
        </w:rPr>
        <w:t>2018 Mar 26. doi: 10.1002/acr.23558. [Epub ahead of print]</w:t>
      </w:r>
    </w:p>
    <w:p w14:paraId="3195E639" w14:textId="77777777" w:rsidR="00AC30E1" w:rsidRPr="00AC30E1" w:rsidRDefault="00AC30E1" w:rsidP="00AC30E1">
      <w:pPr>
        <w:pStyle w:val="EndNoteBibliography"/>
        <w:ind w:left="720" w:hanging="720"/>
        <w:rPr>
          <w:noProof/>
        </w:rPr>
      </w:pPr>
      <w:r w:rsidRPr="00AC30E1">
        <w:rPr>
          <w:noProof/>
        </w:rPr>
        <w:t xml:space="preserve">[8] Nair R, Aggarwal R, Khanna D. Methods of formal consensus in classification/diagnostic criteria and guideline development. </w:t>
      </w:r>
      <w:r w:rsidRPr="00AC30E1">
        <w:rPr>
          <w:i/>
          <w:noProof/>
        </w:rPr>
        <w:t>Semin Arthritis Rheum</w:t>
      </w:r>
      <w:r w:rsidRPr="00AC30E1">
        <w:rPr>
          <w:noProof/>
        </w:rPr>
        <w:t xml:space="preserve"> 2011;41(2):95-105.</w:t>
      </w:r>
    </w:p>
    <w:p w14:paraId="339E339A" w14:textId="11CB9F96" w:rsidR="00AC30E1" w:rsidRPr="00AC30E1" w:rsidRDefault="00AC30E1" w:rsidP="00AC30E1">
      <w:pPr>
        <w:pStyle w:val="EndNoteBibliography"/>
        <w:ind w:left="720" w:hanging="720"/>
        <w:rPr>
          <w:noProof/>
        </w:rPr>
      </w:pPr>
      <w:r w:rsidRPr="00AC30E1">
        <w:rPr>
          <w:noProof/>
        </w:rPr>
        <w:t xml:space="preserve">[9] Johnson SR, Khanna D, Daikh D, Cervera R, Costedoat-Chalumeau N, Gladman DD, et al. Use of consensus methodology to determine candidate items for systemic lupus erythematosus classification criteria. </w:t>
      </w:r>
      <w:r w:rsidRPr="00AC30E1">
        <w:rPr>
          <w:i/>
          <w:noProof/>
        </w:rPr>
        <w:t>J Rheumatol</w:t>
      </w:r>
      <w:r w:rsidRPr="00AC30E1">
        <w:rPr>
          <w:noProof/>
        </w:rPr>
        <w:t xml:space="preserve"> </w:t>
      </w:r>
      <w:r w:rsidR="00E85132" w:rsidRPr="00E85132">
        <w:rPr>
          <w:noProof/>
        </w:rPr>
        <w:t>2018 Dec 15. pii: jrheum.180478. doi: 10.3899/jrheum.180478. [Epub ahead of print]</w:t>
      </w:r>
      <w:r w:rsidR="00E85132">
        <w:rPr>
          <w:noProof/>
        </w:rPr>
        <w:t xml:space="preserve"> </w:t>
      </w:r>
    </w:p>
    <w:p w14:paraId="04F75CB6" w14:textId="77777777" w:rsidR="00AC30E1" w:rsidRPr="00AC30E1" w:rsidRDefault="00AC30E1" w:rsidP="00AC30E1">
      <w:pPr>
        <w:pStyle w:val="EndNoteBibliography"/>
        <w:ind w:left="720" w:hanging="720"/>
        <w:rPr>
          <w:noProof/>
        </w:rPr>
      </w:pPr>
      <w:r w:rsidRPr="00AC30E1">
        <w:rPr>
          <w:noProof/>
        </w:rPr>
        <w:t xml:space="preserve">[10] Johnson SR, Naden RP, Fransen J, van den Hoogen F, Pope JE, Baron M, et al. Multicriteria decision analysis methods with 1000minds for developing systemic sclerosis classification criteria. </w:t>
      </w:r>
      <w:r w:rsidRPr="00AC30E1">
        <w:rPr>
          <w:i/>
          <w:noProof/>
        </w:rPr>
        <w:t>J Clin Epidemiol</w:t>
      </w:r>
      <w:r w:rsidRPr="00AC30E1">
        <w:rPr>
          <w:noProof/>
        </w:rPr>
        <w:t xml:space="preserve"> 2014;67(6):706-14.</w:t>
      </w:r>
    </w:p>
    <w:p w14:paraId="2658093F" w14:textId="77777777" w:rsidR="00AC30E1" w:rsidRPr="00AC30E1" w:rsidRDefault="00AC30E1" w:rsidP="00AC30E1">
      <w:pPr>
        <w:pStyle w:val="EndNoteBibliography"/>
        <w:ind w:left="720" w:hanging="720"/>
        <w:rPr>
          <w:noProof/>
        </w:rPr>
      </w:pPr>
      <w:r w:rsidRPr="00AC30E1">
        <w:rPr>
          <w:noProof/>
        </w:rPr>
        <w:t xml:space="preserve">[11] Neogi T, Jansen TL, Dalbeth N, Fransen J, Schumacher HR, Berendsen D, et al. 2015 gout classification criteria: An american college of rheumatology/european league against rheumatism collaborative initiative. </w:t>
      </w:r>
      <w:r w:rsidRPr="00AC30E1">
        <w:rPr>
          <w:i/>
          <w:noProof/>
        </w:rPr>
        <w:t>Arthritis Rheumatol</w:t>
      </w:r>
      <w:r w:rsidRPr="00AC30E1">
        <w:rPr>
          <w:noProof/>
        </w:rPr>
        <w:t xml:space="preserve"> 2015;67(10):2557-68.</w:t>
      </w:r>
    </w:p>
    <w:p w14:paraId="40F0E304" w14:textId="77777777" w:rsidR="00AC30E1" w:rsidRPr="00AC30E1" w:rsidRDefault="00AC30E1" w:rsidP="00AC30E1">
      <w:pPr>
        <w:pStyle w:val="EndNoteBibliography"/>
        <w:ind w:left="720" w:hanging="720"/>
        <w:rPr>
          <w:noProof/>
        </w:rPr>
      </w:pPr>
      <w:r w:rsidRPr="00AC30E1">
        <w:rPr>
          <w:noProof/>
        </w:rPr>
        <w:t xml:space="preserve">[12] Neogi T, Aletaha D, Silman AJ, Naden RL, Felson DT, Aggarwal R, et al. The 2010 american college of rheumatology/european league against rheumatism classification criteria for rheumatoid arthritis: Phase 2 methodological report. </w:t>
      </w:r>
      <w:r w:rsidRPr="00AC30E1">
        <w:rPr>
          <w:i/>
          <w:noProof/>
        </w:rPr>
        <w:t>Arthritis Rheum</w:t>
      </w:r>
      <w:r w:rsidRPr="00AC30E1">
        <w:rPr>
          <w:noProof/>
        </w:rPr>
        <w:t xml:space="preserve"> 2010;62(9):2582-91.</w:t>
      </w:r>
    </w:p>
    <w:p w14:paraId="321C2B68" w14:textId="77777777" w:rsidR="00AC30E1" w:rsidRPr="00AC30E1" w:rsidRDefault="00AC30E1" w:rsidP="00AC30E1">
      <w:pPr>
        <w:pStyle w:val="EndNoteBibliography"/>
        <w:ind w:left="720" w:hanging="720"/>
        <w:rPr>
          <w:noProof/>
        </w:rPr>
      </w:pPr>
      <w:r w:rsidRPr="00AC30E1">
        <w:rPr>
          <w:noProof/>
        </w:rPr>
        <w:t xml:space="preserve">[13] Harris PA, Taylor R, Thielke R, Payne J, Gonzalez N, Conde JG. Research electronic data capture (redcap)--a metadata-driven methodology and workflow process for providing translational research informatics support. </w:t>
      </w:r>
      <w:r w:rsidRPr="00AC30E1">
        <w:rPr>
          <w:i/>
          <w:noProof/>
        </w:rPr>
        <w:t>J Biomed Inform</w:t>
      </w:r>
      <w:r w:rsidRPr="00AC30E1">
        <w:rPr>
          <w:noProof/>
        </w:rPr>
        <w:t xml:space="preserve"> 2009;42(2):377-81.</w:t>
      </w:r>
    </w:p>
    <w:p w14:paraId="10AA79E7" w14:textId="77777777" w:rsidR="00AC30E1" w:rsidRPr="00AC30E1" w:rsidRDefault="00AC30E1" w:rsidP="00AC30E1">
      <w:pPr>
        <w:pStyle w:val="EndNoteBibliography"/>
        <w:ind w:left="720" w:hanging="720"/>
        <w:rPr>
          <w:noProof/>
        </w:rPr>
      </w:pPr>
      <w:r w:rsidRPr="00AC30E1">
        <w:rPr>
          <w:noProof/>
        </w:rPr>
        <w:t xml:space="preserve">[14] Johnson SR, Khanna D, Cervera R, Costedoat-Chalumeau N, Gladman DD, Hahn BH, et al. Use of nominal group technique to determine candidate items for sle classification criteria development [abstract]. </w:t>
      </w:r>
      <w:r w:rsidRPr="00AC30E1">
        <w:rPr>
          <w:i/>
          <w:noProof/>
        </w:rPr>
        <w:t>Arthritis Rheum</w:t>
      </w:r>
      <w:r w:rsidRPr="00AC30E1">
        <w:rPr>
          <w:noProof/>
        </w:rPr>
        <w:t xml:space="preserve"> 2016;68(Suppl 10).</w:t>
      </w:r>
    </w:p>
    <w:p w14:paraId="08E10997" w14:textId="77777777" w:rsidR="00AC30E1" w:rsidRPr="00AC30E1" w:rsidRDefault="00AC30E1" w:rsidP="00AC30E1">
      <w:pPr>
        <w:pStyle w:val="EndNoteBibliography"/>
        <w:ind w:left="720" w:hanging="720"/>
        <w:rPr>
          <w:noProof/>
        </w:rPr>
      </w:pPr>
      <w:r w:rsidRPr="00AC30E1">
        <w:rPr>
          <w:noProof/>
        </w:rPr>
        <w:t xml:space="preserve">[15] Hansen P, Ombler F. A new method for scoring additive multi-attribute value models using pairwise rankings of alternatives. </w:t>
      </w:r>
      <w:r w:rsidRPr="00AC30E1">
        <w:rPr>
          <w:i/>
          <w:noProof/>
        </w:rPr>
        <w:t>Journal of Multi-Criteria Decision Analysis</w:t>
      </w:r>
      <w:r w:rsidRPr="00AC30E1">
        <w:rPr>
          <w:noProof/>
        </w:rPr>
        <w:t xml:space="preserve"> 2008;15:87-107.</w:t>
      </w:r>
    </w:p>
    <w:p w14:paraId="4FE8BC0A" w14:textId="77777777" w:rsidR="00AC30E1" w:rsidRPr="00AC30E1" w:rsidRDefault="00AC30E1" w:rsidP="00AC30E1">
      <w:pPr>
        <w:pStyle w:val="EndNoteBibliography"/>
        <w:ind w:left="720" w:hanging="720"/>
        <w:rPr>
          <w:noProof/>
        </w:rPr>
      </w:pPr>
      <w:r w:rsidRPr="00AC30E1">
        <w:rPr>
          <w:noProof/>
        </w:rPr>
        <w:t xml:space="preserve">[16] Shiboski CH, Shiboski SC, Seror R, Criswell LA, Labetoulle M, Lietman TM, et al. 2016 american college of rheumatology/european league against rheumatism classification criteria for primary sjogren's syndrome: A consensus and data-driven methodology involving three international patient cohorts. </w:t>
      </w:r>
      <w:r w:rsidRPr="00AC30E1">
        <w:rPr>
          <w:i/>
          <w:noProof/>
        </w:rPr>
        <w:t>Ann Rheum Dis</w:t>
      </w:r>
      <w:r w:rsidRPr="00AC30E1">
        <w:rPr>
          <w:noProof/>
        </w:rPr>
        <w:t xml:space="preserve"> 2017;76(1):9-16.</w:t>
      </w:r>
    </w:p>
    <w:p w14:paraId="57901CF3" w14:textId="77777777" w:rsidR="00AC30E1" w:rsidRPr="00AC30E1" w:rsidRDefault="00AC30E1" w:rsidP="00AC30E1">
      <w:pPr>
        <w:pStyle w:val="EndNoteBibliography"/>
        <w:ind w:left="720" w:hanging="720"/>
        <w:rPr>
          <w:noProof/>
        </w:rPr>
      </w:pPr>
      <w:r w:rsidRPr="00AC30E1">
        <w:rPr>
          <w:noProof/>
        </w:rPr>
        <w:t xml:space="preserve">[17] Petri M, Orbai AM, Alarcon GS, Gordon C, Merrill JT, Fortin PR, et al. Derivation and validation of the systemic lupus international collaborating clinics classification criteria for systemic lupus erythematosus. </w:t>
      </w:r>
      <w:r w:rsidRPr="00AC30E1">
        <w:rPr>
          <w:i/>
          <w:noProof/>
        </w:rPr>
        <w:t>Arthritis Rheum</w:t>
      </w:r>
      <w:r w:rsidRPr="00AC30E1">
        <w:rPr>
          <w:noProof/>
        </w:rPr>
        <w:t xml:space="preserve"> 2012;64(8):2677-86.</w:t>
      </w:r>
    </w:p>
    <w:p w14:paraId="0A2598B2" w14:textId="77777777" w:rsidR="00AC30E1" w:rsidRPr="00AC30E1" w:rsidRDefault="00AC30E1" w:rsidP="00AC30E1">
      <w:pPr>
        <w:pStyle w:val="EndNoteBibliography"/>
        <w:ind w:left="720" w:hanging="720"/>
        <w:rPr>
          <w:noProof/>
        </w:rPr>
      </w:pPr>
      <w:r w:rsidRPr="00AC30E1">
        <w:rPr>
          <w:noProof/>
        </w:rPr>
        <w:t xml:space="preserve">[18] Tan EM, Cohen AS, Fries JF, Masi AT, McShane DJ, Rothfield NF, et al. The 1982 revised criteria for the classification of systemic lupus erythematosus. </w:t>
      </w:r>
      <w:r w:rsidRPr="00AC30E1">
        <w:rPr>
          <w:i/>
          <w:noProof/>
        </w:rPr>
        <w:t>Arthritis Rheum</w:t>
      </w:r>
      <w:r w:rsidRPr="00AC30E1">
        <w:rPr>
          <w:noProof/>
        </w:rPr>
        <w:t xml:space="preserve"> 1982;25(11):1271-7.</w:t>
      </w:r>
    </w:p>
    <w:p w14:paraId="4AA0976D" w14:textId="4E87572D" w:rsidR="00AC30E1" w:rsidRPr="00AC30E1" w:rsidRDefault="00AC30E1" w:rsidP="00AC30E1">
      <w:pPr>
        <w:pStyle w:val="EndNoteBibliography"/>
        <w:ind w:left="720" w:hanging="720"/>
        <w:rPr>
          <w:noProof/>
        </w:rPr>
      </w:pPr>
      <w:r w:rsidRPr="00AC30E1">
        <w:rPr>
          <w:noProof/>
        </w:rPr>
        <w:t xml:space="preserve">[19] Elman SA, Joyce C, Nyberg F, Furukawa F, Goodfield M, Hasegawa M, et al. Items for developing classification criteria in discoid lupus erythematosus: Results of a consensus exercise. </w:t>
      </w:r>
      <w:r w:rsidRPr="00AC30E1">
        <w:rPr>
          <w:i/>
          <w:noProof/>
        </w:rPr>
        <w:t>Journal of the American Academy of Dermatology</w:t>
      </w:r>
      <w:r w:rsidRPr="00AC30E1">
        <w:rPr>
          <w:noProof/>
        </w:rPr>
        <w:t xml:space="preserve"> 2017</w:t>
      </w:r>
      <w:bookmarkStart w:id="11" w:name="_GoBack"/>
      <w:r w:rsidR="00E85132">
        <w:rPr>
          <w:noProof/>
        </w:rPr>
        <w:t>;77(2):261-7</w:t>
      </w:r>
      <w:bookmarkEnd w:id="11"/>
      <w:r w:rsidRPr="00AC30E1">
        <w:rPr>
          <w:noProof/>
        </w:rPr>
        <w:t>.</w:t>
      </w:r>
    </w:p>
    <w:p w14:paraId="280AFF12" w14:textId="77777777" w:rsidR="00AC30E1" w:rsidRPr="00AC30E1" w:rsidRDefault="00AC30E1" w:rsidP="00AC30E1">
      <w:pPr>
        <w:pStyle w:val="EndNoteBibliography"/>
        <w:ind w:left="720" w:hanging="720"/>
        <w:rPr>
          <w:noProof/>
        </w:rPr>
      </w:pPr>
      <w:r w:rsidRPr="00AC30E1">
        <w:rPr>
          <w:noProof/>
        </w:rPr>
        <w:t xml:space="preserve">[20] Weening JJ, D'Agati VD, Schwartz MM, Seshan SV, Alpers CE, Appel GB, et al. The classification of glomerulonephritis in systemic lupus erythematosus revisited. </w:t>
      </w:r>
      <w:r w:rsidRPr="00AC30E1">
        <w:rPr>
          <w:i/>
          <w:noProof/>
        </w:rPr>
        <w:t>Kidney Int</w:t>
      </w:r>
      <w:r w:rsidRPr="00AC30E1">
        <w:rPr>
          <w:noProof/>
        </w:rPr>
        <w:t xml:space="preserve"> 2004;65(2):521-30.</w:t>
      </w:r>
    </w:p>
    <w:p w14:paraId="09470946" w14:textId="77777777" w:rsidR="00AC30E1" w:rsidRPr="00AC30E1" w:rsidRDefault="00AC30E1" w:rsidP="00AC30E1">
      <w:pPr>
        <w:pStyle w:val="EndNoteBibliography"/>
        <w:ind w:left="720" w:hanging="720"/>
        <w:rPr>
          <w:noProof/>
        </w:rPr>
      </w:pPr>
      <w:r w:rsidRPr="00AC30E1">
        <w:rPr>
          <w:noProof/>
        </w:rPr>
        <w:lastRenderedPageBreak/>
        <w:t xml:space="preserve">[21] Singh JA, Solomon DH, Dougados M, Felson D, Hawker G, Katz P, et al. Development of classification and response criteria for rheumatic diseases. </w:t>
      </w:r>
      <w:r w:rsidRPr="00AC30E1">
        <w:rPr>
          <w:i/>
          <w:noProof/>
        </w:rPr>
        <w:t>Arthritis Rheum</w:t>
      </w:r>
      <w:r w:rsidRPr="00AC30E1">
        <w:rPr>
          <w:noProof/>
        </w:rPr>
        <w:t xml:space="preserve"> 2006;55(3):348-52.</w:t>
      </w:r>
    </w:p>
    <w:p w14:paraId="6330DD85" w14:textId="77777777" w:rsidR="00AC30E1" w:rsidRPr="00AC30E1" w:rsidRDefault="00AC30E1" w:rsidP="00AC30E1">
      <w:pPr>
        <w:pStyle w:val="EndNoteBibliography"/>
        <w:ind w:left="720" w:hanging="720"/>
        <w:rPr>
          <w:noProof/>
        </w:rPr>
      </w:pPr>
      <w:r w:rsidRPr="00AC30E1">
        <w:rPr>
          <w:noProof/>
        </w:rPr>
        <w:t xml:space="preserve">[22] Johnson SR, Goek ON, Singh-Grewal D, Vlad SC, Feldman BM, Felson DT, et al. Classification criteria in rheumatic diseases: A review of methodologic properties. </w:t>
      </w:r>
      <w:r w:rsidRPr="00AC30E1">
        <w:rPr>
          <w:i/>
          <w:noProof/>
        </w:rPr>
        <w:t>Arthritis Rheum</w:t>
      </w:r>
      <w:r w:rsidRPr="00AC30E1">
        <w:rPr>
          <w:noProof/>
        </w:rPr>
        <w:t xml:space="preserve"> 2007;57(7):1119-33.</w:t>
      </w:r>
    </w:p>
    <w:p w14:paraId="1FFFF3A9" w14:textId="77777777" w:rsidR="00AC30E1" w:rsidRPr="00AC30E1" w:rsidRDefault="00AC30E1" w:rsidP="00AC30E1">
      <w:pPr>
        <w:pStyle w:val="EndNoteBibliography"/>
        <w:ind w:left="720" w:hanging="720"/>
        <w:rPr>
          <w:noProof/>
        </w:rPr>
      </w:pPr>
      <w:r w:rsidRPr="00AC30E1">
        <w:rPr>
          <w:noProof/>
        </w:rPr>
        <w:t xml:space="preserve">[23] Aletaha D, Neogi T, Silman AJ, Funovits J, Felson DT, Bingham CO, 3rd, et al. 2010 rheumatoid arthritis classification criteria: An american college of rheumatology/european league against rheumatism collaborative initiative. </w:t>
      </w:r>
      <w:r w:rsidRPr="00AC30E1">
        <w:rPr>
          <w:i/>
          <w:noProof/>
        </w:rPr>
        <w:t>Arthritis Rheum</w:t>
      </w:r>
      <w:r w:rsidRPr="00AC30E1">
        <w:rPr>
          <w:noProof/>
        </w:rPr>
        <w:t xml:space="preserve"> 2010;62(9):2569-81.</w:t>
      </w:r>
    </w:p>
    <w:p w14:paraId="585F36CD" w14:textId="77777777" w:rsidR="00AC30E1" w:rsidRPr="00AC30E1" w:rsidRDefault="00AC30E1" w:rsidP="00AC30E1">
      <w:pPr>
        <w:pStyle w:val="EndNoteBibliography"/>
        <w:ind w:left="720" w:hanging="720"/>
        <w:rPr>
          <w:noProof/>
        </w:rPr>
      </w:pPr>
      <w:r w:rsidRPr="00AC30E1">
        <w:rPr>
          <w:noProof/>
        </w:rPr>
        <w:t xml:space="preserve">[24] van den Hoogen F, Khanna D, Fransen J, Johnson SR, Baron M, Tyndall A, et al. 2013 classification criteria for systemic sclerosis: An american college of rheumatology/european league against rheumatism collaborative initiative. </w:t>
      </w:r>
      <w:r w:rsidRPr="00AC30E1">
        <w:rPr>
          <w:i/>
          <w:noProof/>
        </w:rPr>
        <w:t>Arthritis Rheum</w:t>
      </w:r>
      <w:r w:rsidRPr="00AC30E1">
        <w:rPr>
          <w:noProof/>
        </w:rPr>
        <w:t xml:space="preserve"> 2013;65(11):2737-47.</w:t>
      </w:r>
    </w:p>
    <w:p w14:paraId="25754CCB" w14:textId="77777777" w:rsidR="00AC30E1" w:rsidRPr="00AC30E1" w:rsidRDefault="00AC30E1" w:rsidP="00AC30E1">
      <w:pPr>
        <w:pStyle w:val="EndNoteBibliography"/>
        <w:ind w:left="720" w:hanging="720"/>
        <w:rPr>
          <w:noProof/>
        </w:rPr>
      </w:pPr>
      <w:r w:rsidRPr="00AC30E1">
        <w:rPr>
          <w:noProof/>
        </w:rPr>
        <w:t xml:space="preserve">[25] Hanly JG, Urowitz MB, Sanchez-Guerrero J, Bae SC, Gordon C, Wallace DJ, et al. Neuropsychiatric events at the time of diagnosis of systemic lupus erythematosus: An international inception cohort study. </w:t>
      </w:r>
      <w:r w:rsidRPr="00AC30E1">
        <w:rPr>
          <w:i/>
          <w:noProof/>
        </w:rPr>
        <w:t>Arthritis Rheum</w:t>
      </w:r>
      <w:r w:rsidRPr="00AC30E1">
        <w:rPr>
          <w:noProof/>
        </w:rPr>
        <w:t xml:space="preserve"> 2007;56(1):265-73.</w:t>
      </w:r>
    </w:p>
    <w:p w14:paraId="523C23F1" w14:textId="77777777" w:rsidR="00AC30E1" w:rsidRPr="00AC30E1" w:rsidRDefault="00AC30E1" w:rsidP="00AC30E1">
      <w:pPr>
        <w:pStyle w:val="EndNoteBibliography"/>
        <w:ind w:left="720" w:hanging="720"/>
        <w:rPr>
          <w:noProof/>
        </w:rPr>
      </w:pPr>
      <w:r w:rsidRPr="00AC30E1">
        <w:rPr>
          <w:noProof/>
        </w:rPr>
        <w:t xml:space="preserve">[26] Tedeschi SK, Johnson SR, Boumpas DT, Daikh DI, Diamond B, Dorner T, et al. Multicriteria decision analysis for development of new systemic lupus erythematosus classification criteria (abstract). </w:t>
      </w:r>
      <w:r w:rsidRPr="00AC30E1">
        <w:rPr>
          <w:i/>
          <w:noProof/>
        </w:rPr>
        <w:t>Ann Rheum Dis</w:t>
      </w:r>
      <w:r w:rsidRPr="00AC30E1">
        <w:rPr>
          <w:noProof/>
        </w:rPr>
        <w:t xml:space="preserve"> 2017;76(Suppl 2).</w:t>
      </w:r>
    </w:p>
    <w:p w14:paraId="07EDBBEA" w14:textId="77777777" w:rsidR="00AC30E1" w:rsidRPr="00AC30E1" w:rsidRDefault="00AC30E1" w:rsidP="00AC30E1">
      <w:pPr>
        <w:pStyle w:val="EndNoteBibliography"/>
        <w:ind w:left="720" w:hanging="720"/>
        <w:rPr>
          <w:noProof/>
        </w:rPr>
      </w:pPr>
      <w:r w:rsidRPr="00AC30E1">
        <w:rPr>
          <w:noProof/>
        </w:rPr>
        <w:t xml:space="preserve">[27] Tedeschi SK, Johnson SR, Boumpas D, Daikh DI, Diamond B, Doerner T, et al. Multicriteria decision analysis for the development of new systemic lupus erythematosus classification criteria (abstract). </w:t>
      </w:r>
      <w:r w:rsidRPr="00AC30E1">
        <w:rPr>
          <w:i/>
          <w:noProof/>
        </w:rPr>
        <w:t>Arthritis Rheum</w:t>
      </w:r>
      <w:r w:rsidRPr="00AC30E1">
        <w:rPr>
          <w:noProof/>
        </w:rPr>
        <w:t xml:space="preserve"> 2017;69(Suppl 10).</w:t>
      </w:r>
    </w:p>
    <w:p w14:paraId="17E641A4" w14:textId="55CBD66B" w:rsidR="00CE743B" w:rsidRDefault="001C7EB2" w:rsidP="00A051A1">
      <w:pPr>
        <w:spacing w:line="480" w:lineRule="auto"/>
      </w:pPr>
      <w:r>
        <w:fldChar w:fldCharType="end"/>
      </w:r>
    </w:p>
    <w:p w14:paraId="7770F848" w14:textId="551763A7" w:rsidR="00CE743B" w:rsidRDefault="00CE743B" w:rsidP="00A051A1">
      <w:pPr>
        <w:spacing w:line="480" w:lineRule="auto"/>
      </w:pPr>
    </w:p>
    <w:sectPr w:rsidR="00CE743B" w:rsidSect="000E7BF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139DD" w14:textId="77777777" w:rsidR="005E5BFD" w:rsidRDefault="005E5BFD" w:rsidP="00AE6795">
      <w:r>
        <w:separator/>
      </w:r>
    </w:p>
  </w:endnote>
  <w:endnote w:type="continuationSeparator" w:id="0">
    <w:p w14:paraId="1DCCC644" w14:textId="77777777" w:rsidR="005E5BFD" w:rsidRDefault="005E5BFD" w:rsidP="00AE6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n-e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5DB67" w14:textId="77777777" w:rsidR="005E5BFD" w:rsidRDefault="005E5BFD" w:rsidP="00AE6795">
      <w:r>
        <w:separator/>
      </w:r>
    </w:p>
  </w:footnote>
  <w:footnote w:type="continuationSeparator" w:id="0">
    <w:p w14:paraId="5D3935FB" w14:textId="77777777" w:rsidR="005E5BFD" w:rsidRDefault="005E5BFD" w:rsidP="00AE67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1438B"/>
    <w:multiLevelType w:val="hybridMultilevel"/>
    <w:tmpl w:val="9D461C80"/>
    <w:lvl w:ilvl="0" w:tplc="C23ADDD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5551F"/>
    <w:multiLevelType w:val="hybridMultilevel"/>
    <w:tmpl w:val="9252D0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AB7E12"/>
    <w:multiLevelType w:val="hybridMultilevel"/>
    <w:tmpl w:val="791C9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744F8E"/>
    <w:multiLevelType w:val="hybridMultilevel"/>
    <w:tmpl w:val="9D461C80"/>
    <w:lvl w:ilvl="0" w:tplc="C23ADD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8F1614"/>
    <w:multiLevelType w:val="hybridMultilevel"/>
    <w:tmpl w:val="3C004DC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642DF"/>
    <w:multiLevelType w:val="hybridMultilevel"/>
    <w:tmpl w:val="89642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BF2707"/>
    <w:multiLevelType w:val="hybridMultilevel"/>
    <w:tmpl w:val="F7C4D354"/>
    <w:lvl w:ilvl="0" w:tplc="C23ADDD4">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3923E9"/>
    <w:multiLevelType w:val="hybridMultilevel"/>
    <w:tmpl w:val="BAB8B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955F0"/>
    <w:multiLevelType w:val="hybridMultilevel"/>
    <w:tmpl w:val="4C0E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E12B93"/>
    <w:multiLevelType w:val="hybridMultilevel"/>
    <w:tmpl w:val="A83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A6055"/>
    <w:multiLevelType w:val="hybridMultilevel"/>
    <w:tmpl w:val="E8CEA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B01F20"/>
    <w:multiLevelType w:val="hybridMultilevel"/>
    <w:tmpl w:val="6D140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403E64"/>
    <w:multiLevelType w:val="hybridMultilevel"/>
    <w:tmpl w:val="AABA2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BE7501"/>
    <w:multiLevelType w:val="hybridMultilevel"/>
    <w:tmpl w:val="FBC8C93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15:restartNumberingAfterBreak="0">
    <w:nsid w:val="392C0DB8"/>
    <w:multiLevelType w:val="hybridMultilevel"/>
    <w:tmpl w:val="F4063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902A7"/>
    <w:multiLevelType w:val="hybridMultilevel"/>
    <w:tmpl w:val="83AC0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452E82"/>
    <w:multiLevelType w:val="hybridMultilevel"/>
    <w:tmpl w:val="E8DE2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1A7882"/>
    <w:multiLevelType w:val="hybridMultilevel"/>
    <w:tmpl w:val="50007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D55D6A"/>
    <w:multiLevelType w:val="hybridMultilevel"/>
    <w:tmpl w:val="F0F8FD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DC956EB"/>
    <w:multiLevelType w:val="hybridMultilevel"/>
    <w:tmpl w:val="3ED4D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5A4D7F"/>
    <w:multiLevelType w:val="hybridMultilevel"/>
    <w:tmpl w:val="A5FAF4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1586E8C"/>
    <w:multiLevelType w:val="hybridMultilevel"/>
    <w:tmpl w:val="89B42E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5421FA6"/>
    <w:multiLevelType w:val="hybridMultilevel"/>
    <w:tmpl w:val="B8FE8F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A426209"/>
    <w:multiLevelType w:val="hybridMultilevel"/>
    <w:tmpl w:val="5DD2B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3C3026"/>
    <w:multiLevelType w:val="hybridMultilevel"/>
    <w:tmpl w:val="A6EE6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3806DC"/>
    <w:multiLevelType w:val="hybridMultilevel"/>
    <w:tmpl w:val="B0D0C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4D100A"/>
    <w:multiLevelType w:val="hybridMultilevel"/>
    <w:tmpl w:val="E1B45F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08A6070"/>
    <w:multiLevelType w:val="hybridMultilevel"/>
    <w:tmpl w:val="593CC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8358B5"/>
    <w:multiLevelType w:val="hybridMultilevel"/>
    <w:tmpl w:val="7B3883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8FF149D"/>
    <w:multiLevelType w:val="hybridMultilevel"/>
    <w:tmpl w:val="78DE39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E3B6CF5"/>
    <w:multiLevelType w:val="hybridMultilevel"/>
    <w:tmpl w:val="9F283090"/>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
  </w:num>
  <w:num w:numId="3">
    <w:abstractNumId w:val="11"/>
  </w:num>
  <w:num w:numId="4">
    <w:abstractNumId w:val="15"/>
  </w:num>
  <w:num w:numId="5">
    <w:abstractNumId w:val="4"/>
  </w:num>
  <w:num w:numId="6">
    <w:abstractNumId w:val="17"/>
  </w:num>
  <w:num w:numId="7">
    <w:abstractNumId w:val="0"/>
  </w:num>
  <w:num w:numId="8">
    <w:abstractNumId w:val="6"/>
  </w:num>
  <w:num w:numId="9">
    <w:abstractNumId w:val="19"/>
  </w:num>
  <w:num w:numId="10">
    <w:abstractNumId w:val="27"/>
  </w:num>
  <w:num w:numId="11">
    <w:abstractNumId w:val="1"/>
  </w:num>
  <w:num w:numId="12">
    <w:abstractNumId w:val="18"/>
  </w:num>
  <w:num w:numId="13">
    <w:abstractNumId w:val="8"/>
  </w:num>
  <w:num w:numId="14">
    <w:abstractNumId w:val="23"/>
  </w:num>
  <w:num w:numId="15">
    <w:abstractNumId w:val="26"/>
  </w:num>
  <w:num w:numId="16">
    <w:abstractNumId w:val="29"/>
  </w:num>
  <w:num w:numId="17">
    <w:abstractNumId w:val="21"/>
  </w:num>
  <w:num w:numId="18">
    <w:abstractNumId w:val="30"/>
  </w:num>
  <w:num w:numId="19">
    <w:abstractNumId w:val="22"/>
  </w:num>
  <w:num w:numId="20">
    <w:abstractNumId w:val="24"/>
  </w:num>
  <w:num w:numId="21">
    <w:abstractNumId w:val="10"/>
  </w:num>
  <w:num w:numId="22">
    <w:abstractNumId w:val="14"/>
  </w:num>
  <w:num w:numId="23">
    <w:abstractNumId w:val="5"/>
  </w:num>
  <w:num w:numId="24">
    <w:abstractNumId w:val="28"/>
  </w:num>
  <w:num w:numId="25">
    <w:abstractNumId w:val="13"/>
  </w:num>
  <w:num w:numId="26">
    <w:abstractNumId w:val="7"/>
  </w:num>
  <w:num w:numId="27">
    <w:abstractNumId w:val="16"/>
  </w:num>
  <w:num w:numId="28">
    <w:abstractNumId w:val="20"/>
  </w:num>
  <w:num w:numId="29">
    <w:abstractNumId w:val="25"/>
  </w:num>
  <w:num w:numId="30">
    <w:abstractNumId w:val="9"/>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B5897CD3-CB9D-47E8-8F3B-D613FF8A8111}"/>
    <w:docVar w:name="dgnword-eventsink" w:val="311535368"/>
    <w:docVar w:name="EN.InstantFormat" w:val="&lt;ENInstantFormat&gt;&lt;Enabled&gt;0&lt;/Enabled&gt;&lt;ScanUnformatted&gt;1&lt;/ScanUnformatted&gt;&lt;ScanChanges&gt;1&lt;/ScanChanges&gt;&lt;Suspended&gt;0&lt;/Suspended&gt;&lt;/ENInstantFormat&gt;"/>
    <w:docVar w:name="EN.Layout" w:val="&lt;ENLayout&gt;&lt;Style&gt;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w02stp9azef7er9r6xwxpqfr0rrx9ptd00&quot;&gt;My EndNote Library DO NOT DELETE&lt;record-ids&gt;&lt;item&gt;696&lt;/item&gt;&lt;item&gt;701&lt;/item&gt;&lt;item&gt;759&lt;/item&gt;&lt;item&gt;765&lt;/item&gt;&lt;item&gt;995&lt;/item&gt;&lt;item&gt;1000&lt;/item&gt;&lt;item&gt;1001&lt;/item&gt;&lt;item&gt;1002&lt;/item&gt;&lt;item&gt;1003&lt;/item&gt;&lt;item&gt;1004&lt;/item&gt;&lt;item&gt;1009&lt;/item&gt;&lt;item&gt;1042&lt;/item&gt;&lt;item&gt;1047&lt;/item&gt;&lt;item&gt;1108&lt;/item&gt;&lt;item&gt;1163&lt;/item&gt;&lt;item&gt;1179&lt;/item&gt;&lt;item&gt;1277&lt;/item&gt;&lt;item&gt;1278&lt;/item&gt;&lt;item&gt;1279&lt;/item&gt;&lt;item&gt;1280&lt;/item&gt;&lt;item&gt;1293&lt;/item&gt;&lt;item&gt;1294&lt;/item&gt;&lt;item&gt;1295&lt;/item&gt;&lt;item&gt;1297&lt;/item&gt;&lt;item&gt;1321&lt;/item&gt;&lt;item&gt;1322&lt;/item&gt;&lt;item&gt;1324&lt;/item&gt;&lt;/record-ids&gt;&lt;/item&gt;&lt;/Libraries&gt;"/>
  </w:docVars>
  <w:rsids>
    <w:rsidRoot w:val="00091EEF"/>
    <w:rsid w:val="00002126"/>
    <w:rsid w:val="0000289A"/>
    <w:rsid w:val="000051FF"/>
    <w:rsid w:val="0000669F"/>
    <w:rsid w:val="00020889"/>
    <w:rsid w:val="0002301B"/>
    <w:rsid w:val="000240F6"/>
    <w:rsid w:val="000247E1"/>
    <w:rsid w:val="00026772"/>
    <w:rsid w:val="00026CB6"/>
    <w:rsid w:val="0002796F"/>
    <w:rsid w:val="00027A93"/>
    <w:rsid w:val="0003194B"/>
    <w:rsid w:val="0003298B"/>
    <w:rsid w:val="00033493"/>
    <w:rsid w:val="0003527A"/>
    <w:rsid w:val="00035939"/>
    <w:rsid w:val="00036443"/>
    <w:rsid w:val="00041510"/>
    <w:rsid w:val="00044C4D"/>
    <w:rsid w:val="00044E6B"/>
    <w:rsid w:val="0004542D"/>
    <w:rsid w:val="00053C8D"/>
    <w:rsid w:val="0005673F"/>
    <w:rsid w:val="00060264"/>
    <w:rsid w:val="00063FE7"/>
    <w:rsid w:val="00066437"/>
    <w:rsid w:val="0007322C"/>
    <w:rsid w:val="00075017"/>
    <w:rsid w:val="00081AFB"/>
    <w:rsid w:val="0008508D"/>
    <w:rsid w:val="0009057E"/>
    <w:rsid w:val="00090A74"/>
    <w:rsid w:val="00091EEF"/>
    <w:rsid w:val="00092299"/>
    <w:rsid w:val="000923FD"/>
    <w:rsid w:val="0009563A"/>
    <w:rsid w:val="000A21AE"/>
    <w:rsid w:val="000A4011"/>
    <w:rsid w:val="000A459D"/>
    <w:rsid w:val="000A58C1"/>
    <w:rsid w:val="000A66FC"/>
    <w:rsid w:val="000B036C"/>
    <w:rsid w:val="000B227E"/>
    <w:rsid w:val="000B3CD1"/>
    <w:rsid w:val="000B527E"/>
    <w:rsid w:val="000B5846"/>
    <w:rsid w:val="000B6B6C"/>
    <w:rsid w:val="000C3ED7"/>
    <w:rsid w:val="000D4774"/>
    <w:rsid w:val="000D4AF5"/>
    <w:rsid w:val="000D6A57"/>
    <w:rsid w:val="000E59A4"/>
    <w:rsid w:val="000E75FD"/>
    <w:rsid w:val="000E7BF9"/>
    <w:rsid w:val="000F00E3"/>
    <w:rsid w:val="000F32B4"/>
    <w:rsid w:val="000F341B"/>
    <w:rsid w:val="000F5306"/>
    <w:rsid w:val="00100F39"/>
    <w:rsid w:val="00105AE4"/>
    <w:rsid w:val="001100E9"/>
    <w:rsid w:val="0011043D"/>
    <w:rsid w:val="001141C2"/>
    <w:rsid w:val="00115250"/>
    <w:rsid w:val="00115648"/>
    <w:rsid w:val="001217F2"/>
    <w:rsid w:val="00124AF3"/>
    <w:rsid w:val="00125C92"/>
    <w:rsid w:val="001276D1"/>
    <w:rsid w:val="00127C68"/>
    <w:rsid w:val="00130831"/>
    <w:rsid w:val="00131343"/>
    <w:rsid w:val="001320FE"/>
    <w:rsid w:val="00133AA6"/>
    <w:rsid w:val="00134673"/>
    <w:rsid w:val="001357E7"/>
    <w:rsid w:val="001362E6"/>
    <w:rsid w:val="0013725B"/>
    <w:rsid w:val="00137C39"/>
    <w:rsid w:val="0014289E"/>
    <w:rsid w:val="00143F4F"/>
    <w:rsid w:val="0014499E"/>
    <w:rsid w:val="00151DB2"/>
    <w:rsid w:val="0015423A"/>
    <w:rsid w:val="00155712"/>
    <w:rsid w:val="0015769B"/>
    <w:rsid w:val="0016009F"/>
    <w:rsid w:val="00160656"/>
    <w:rsid w:val="00160FC1"/>
    <w:rsid w:val="001665E5"/>
    <w:rsid w:val="001668C0"/>
    <w:rsid w:val="001721F2"/>
    <w:rsid w:val="00176337"/>
    <w:rsid w:val="001775E3"/>
    <w:rsid w:val="00180169"/>
    <w:rsid w:val="00182902"/>
    <w:rsid w:val="0018595B"/>
    <w:rsid w:val="00186CE0"/>
    <w:rsid w:val="00190CAE"/>
    <w:rsid w:val="00191F21"/>
    <w:rsid w:val="001923B8"/>
    <w:rsid w:val="00194F67"/>
    <w:rsid w:val="001A0746"/>
    <w:rsid w:val="001A13B6"/>
    <w:rsid w:val="001A35F7"/>
    <w:rsid w:val="001A6DF9"/>
    <w:rsid w:val="001B455D"/>
    <w:rsid w:val="001B533D"/>
    <w:rsid w:val="001C05C7"/>
    <w:rsid w:val="001C0670"/>
    <w:rsid w:val="001C16AA"/>
    <w:rsid w:val="001C5852"/>
    <w:rsid w:val="001C6973"/>
    <w:rsid w:val="001C7EB2"/>
    <w:rsid w:val="001D00AB"/>
    <w:rsid w:val="001D0B83"/>
    <w:rsid w:val="001D0D74"/>
    <w:rsid w:val="001D1AF8"/>
    <w:rsid w:val="001D1D0B"/>
    <w:rsid w:val="001D762D"/>
    <w:rsid w:val="001E2B72"/>
    <w:rsid w:val="001E70D2"/>
    <w:rsid w:val="00200F89"/>
    <w:rsid w:val="002068AC"/>
    <w:rsid w:val="002077D7"/>
    <w:rsid w:val="00212821"/>
    <w:rsid w:val="00216F4F"/>
    <w:rsid w:val="0022024E"/>
    <w:rsid w:val="00222B88"/>
    <w:rsid w:val="00222D06"/>
    <w:rsid w:val="00224FE3"/>
    <w:rsid w:val="002304AC"/>
    <w:rsid w:val="0023214C"/>
    <w:rsid w:val="00232CAD"/>
    <w:rsid w:val="0023307A"/>
    <w:rsid w:val="002335A2"/>
    <w:rsid w:val="00233E54"/>
    <w:rsid w:val="00242DCF"/>
    <w:rsid w:val="00243784"/>
    <w:rsid w:val="00245776"/>
    <w:rsid w:val="002457A2"/>
    <w:rsid w:val="0024664B"/>
    <w:rsid w:val="002475D0"/>
    <w:rsid w:val="00253277"/>
    <w:rsid w:val="00254DD1"/>
    <w:rsid w:val="002561C6"/>
    <w:rsid w:val="002564C0"/>
    <w:rsid w:val="00256DC0"/>
    <w:rsid w:val="00256EB9"/>
    <w:rsid w:val="00262507"/>
    <w:rsid w:val="00263F4A"/>
    <w:rsid w:val="00264800"/>
    <w:rsid w:val="0026687A"/>
    <w:rsid w:val="00271BFA"/>
    <w:rsid w:val="00271F84"/>
    <w:rsid w:val="00272C34"/>
    <w:rsid w:val="00281502"/>
    <w:rsid w:val="00285058"/>
    <w:rsid w:val="002861E3"/>
    <w:rsid w:val="0028726A"/>
    <w:rsid w:val="002903D1"/>
    <w:rsid w:val="002916B0"/>
    <w:rsid w:val="0029215D"/>
    <w:rsid w:val="00294550"/>
    <w:rsid w:val="00296E71"/>
    <w:rsid w:val="002A0AC5"/>
    <w:rsid w:val="002A1413"/>
    <w:rsid w:val="002A4A24"/>
    <w:rsid w:val="002A5901"/>
    <w:rsid w:val="002B0C84"/>
    <w:rsid w:val="002B54A4"/>
    <w:rsid w:val="002B7164"/>
    <w:rsid w:val="002C5BD1"/>
    <w:rsid w:val="002D1542"/>
    <w:rsid w:val="002D21DF"/>
    <w:rsid w:val="002D2D08"/>
    <w:rsid w:val="002D3A58"/>
    <w:rsid w:val="002D45AB"/>
    <w:rsid w:val="002D5CD4"/>
    <w:rsid w:val="002D7DA6"/>
    <w:rsid w:val="002E448B"/>
    <w:rsid w:val="002E7150"/>
    <w:rsid w:val="002E7712"/>
    <w:rsid w:val="002F0E0E"/>
    <w:rsid w:val="002F132E"/>
    <w:rsid w:val="002F1AB7"/>
    <w:rsid w:val="002F35C2"/>
    <w:rsid w:val="002F4F1A"/>
    <w:rsid w:val="0030278A"/>
    <w:rsid w:val="00302C8D"/>
    <w:rsid w:val="003047EC"/>
    <w:rsid w:val="0030482F"/>
    <w:rsid w:val="00305DA1"/>
    <w:rsid w:val="00311E6E"/>
    <w:rsid w:val="0031358D"/>
    <w:rsid w:val="00314875"/>
    <w:rsid w:val="00322407"/>
    <w:rsid w:val="00326E96"/>
    <w:rsid w:val="00327AA3"/>
    <w:rsid w:val="00335F69"/>
    <w:rsid w:val="00337DB8"/>
    <w:rsid w:val="00340CE7"/>
    <w:rsid w:val="0034401D"/>
    <w:rsid w:val="00344B3C"/>
    <w:rsid w:val="00344B69"/>
    <w:rsid w:val="00352A93"/>
    <w:rsid w:val="0035384E"/>
    <w:rsid w:val="00353C53"/>
    <w:rsid w:val="003574C8"/>
    <w:rsid w:val="0035756B"/>
    <w:rsid w:val="0035782F"/>
    <w:rsid w:val="00357B1A"/>
    <w:rsid w:val="00365020"/>
    <w:rsid w:val="00365DD8"/>
    <w:rsid w:val="0036791C"/>
    <w:rsid w:val="00371E1E"/>
    <w:rsid w:val="0037222F"/>
    <w:rsid w:val="003728E7"/>
    <w:rsid w:val="003763BA"/>
    <w:rsid w:val="00376653"/>
    <w:rsid w:val="00380062"/>
    <w:rsid w:val="0038550A"/>
    <w:rsid w:val="00386F11"/>
    <w:rsid w:val="00387A2F"/>
    <w:rsid w:val="0039206E"/>
    <w:rsid w:val="00393BEF"/>
    <w:rsid w:val="003942E4"/>
    <w:rsid w:val="003A3694"/>
    <w:rsid w:val="003A5620"/>
    <w:rsid w:val="003A6428"/>
    <w:rsid w:val="003B0CA4"/>
    <w:rsid w:val="003B3745"/>
    <w:rsid w:val="003B5590"/>
    <w:rsid w:val="003B7D70"/>
    <w:rsid w:val="003C1329"/>
    <w:rsid w:val="003C25FA"/>
    <w:rsid w:val="003C382E"/>
    <w:rsid w:val="003D06B9"/>
    <w:rsid w:val="003E3036"/>
    <w:rsid w:val="003E4C4D"/>
    <w:rsid w:val="003E4EE7"/>
    <w:rsid w:val="003E76D0"/>
    <w:rsid w:val="003E7A94"/>
    <w:rsid w:val="003F0D8D"/>
    <w:rsid w:val="003F18D2"/>
    <w:rsid w:val="003F1A07"/>
    <w:rsid w:val="003F5AE8"/>
    <w:rsid w:val="003F6000"/>
    <w:rsid w:val="004001B3"/>
    <w:rsid w:val="0041015B"/>
    <w:rsid w:val="00412B01"/>
    <w:rsid w:val="00414C53"/>
    <w:rsid w:val="00415A53"/>
    <w:rsid w:val="00416028"/>
    <w:rsid w:val="004205B8"/>
    <w:rsid w:val="004213B0"/>
    <w:rsid w:val="004222AA"/>
    <w:rsid w:val="00422BFC"/>
    <w:rsid w:val="004230DD"/>
    <w:rsid w:val="00426B97"/>
    <w:rsid w:val="00433B22"/>
    <w:rsid w:val="00440928"/>
    <w:rsid w:val="00444DA3"/>
    <w:rsid w:val="0045024E"/>
    <w:rsid w:val="00452C43"/>
    <w:rsid w:val="00457801"/>
    <w:rsid w:val="004623E9"/>
    <w:rsid w:val="004629EF"/>
    <w:rsid w:val="004654E1"/>
    <w:rsid w:val="00465FDA"/>
    <w:rsid w:val="004717A8"/>
    <w:rsid w:val="004722AE"/>
    <w:rsid w:val="0047539A"/>
    <w:rsid w:val="0047761E"/>
    <w:rsid w:val="004808A1"/>
    <w:rsid w:val="00482A6F"/>
    <w:rsid w:val="00483140"/>
    <w:rsid w:val="004837AA"/>
    <w:rsid w:val="004A1920"/>
    <w:rsid w:val="004A569F"/>
    <w:rsid w:val="004A595A"/>
    <w:rsid w:val="004A62DC"/>
    <w:rsid w:val="004B3783"/>
    <w:rsid w:val="004B56AA"/>
    <w:rsid w:val="004B5903"/>
    <w:rsid w:val="004B7CF3"/>
    <w:rsid w:val="004B7D56"/>
    <w:rsid w:val="004C159D"/>
    <w:rsid w:val="004C18CF"/>
    <w:rsid w:val="004C2A82"/>
    <w:rsid w:val="004C3CB4"/>
    <w:rsid w:val="004C7970"/>
    <w:rsid w:val="004D2441"/>
    <w:rsid w:val="004D3271"/>
    <w:rsid w:val="004D3B7F"/>
    <w:rsid w:val="004D6CEF"/>
    <w:rsid w:val="004E06B5"/>
    <w:rsid w:val="004E2481"/>
    <w:rsid w:val="004E3959"/>
    <w:rsid w:val="004F0A1C"/>
    <w:rsid w:val="004F10E6"/>
    <w:rsid w:val="004F30CA"/>
    <w:rsid w:val="005006A0"/>
    <w:rsid w:val="0050323E"/>
    <w:rsid w:val="00505586"/>
    <w:rsid w:val="005102E1"/>
    <w:rsid w:val="00511DBE"/>
    <w:rsid w:val="005178C9"/>
    <w:rsid w:val="005220A8"/>
    <w:rsid w:val="00526056"/>
    <w:rsid w:val="00532208"/>
    <w:rsid w:val="00532A28"/>
    <w:rsid w:val="00532FEF"/>
    <w:rsid w:val="00533061"/>
    <w:rsid w:val="00535ED8"/>
    <w:rsid w:val="00540CC3"/>
    <w:rsid w:val="00542367"/>
    <w:rsid w:val="00543D2C"/>
    <w:rsid w:val="00546CC1"/>
    <w:rsid w:val="005473D9"/>
    <w:rsid w:val="00547808"/>
    <w:rsid w:val="00550DC0"/>
    <w:rsid w:val="0055219D"/>
    <w:rsid w:val="005524B6"/>
    <w:rsid w:val="00553897"/>
    <w:rsid w:val="005575B1"/>
    <w:rsid w:val="00557CD6"/>
    <w:rsid w:val="00557DD0"/>
    <w:rsid w:val="005637F3"/>
    <w:rsid w:val="00571BC6"/>
    <w:rsid w:val="00572F84"/>
    <w:rsid w:val="00574DA4"/>
    <w:rsid w:val="00576693"/>
    <w:rsid w:val="00577A15"/>
    <w:rsid w:val="0058018D"/>
    <w:rsid w:val="00581FAE"/>
    <w:rsid w:val="00583232"/>
    <w:rsid w:val="00584365"/>
    <w:rsid w:val="00584AD5"/>
    <w:rsid w:val="005902BE"/>
    <w:rsid w:val="00590BC6"/>
    <w:rsid w:val="005929B0"/>
    <w:rsid w:val="00594ED9"/>
    <w:rsid w:val="00595996"/>
    <w:rsid w:val="00595E13"/>
    <w:rsid w:val="00597E5E"/>
    <w:rsid w:val="005A2850"/>
    <w:rsid w:val="005A3595"/>
    <w:rsid w:val="005A4417"/>
    <w:rsid w:val="005A67F2"/>
    <w:rsid w:val="005A6B1E"/>
    <w:rsid w:val="005B0D37"/>
    <w:rsid w:val="005B4F5F"/>
    <w:rsid w:val="005B5918"/>
    <w:rsid w:val="005C40BC"/>
    <w:rsid w:val="005D083C"/>
    <w:rsid w:val="005D146C"/>
    <w:rsid w:val="005D3385"/>
    <w:rsid w:val="005D4ACE"/>
    <w:rsid w:val="005E0F9D"/>
    <w:rsid w:val="005E38C0"/>
    <w:rsid w:val="005E4201"/>
    <w:rsid w:val="005E4C76"/>
    <w:rsid w:val="005E5BFD"/>
    <w:rsid w:val="005E6B94"/>
    <w:rsid w:val="005E7857"/>
    <w:rsid w:val="005F0AE1"/>
    <w:rsid w:val="005F0B7F"/>
    <w:rsid w:val="005F0D65"/>
    <w:rsid w:val="005F3E1F"/>
    <w:rsid w:val="005F5B99"/>
    <w:rsid w:val="005F7D2B"/>
    <w:rsid w:val="006008CF"/>
    <w:rsid w:val="006037D0"/>
    <w:rsid w:val="006044EA"/>
    <w:rsid w:val="0060517D"/>
    <w:rsid w:val="00605AE5"/>
    <w:rsid w:val="00611270"/>
    <w:rsid w:val="0061190E"/>
    <w:rsid w:val="00612CC0"/>
    <w:rsid w:val="00616203"/>
    <w:rsid w:val="00620C2F"/>
    <w:rsid w:val="00620E7F"/>
    <w:rsid w:val="00623169"/>
    <w:rsid w:val="00623792"/>
    <w:rsid w:val="00631096"/>
    <w:rsid w:val="00633D59"/>
    <w:rsid w:val="00633E39"/>
    <w:rsid w:val="006378E6"/>
    <w:rsid w:val="00642CB6"/>
    <w:rsid w:val="00646225"/>
    <w:rsid w:val="00647FEE"/>
    <w:rsid w:val="006510E3"/>
    <w:rsid w:val="00654F86"/>
    <w:rsid w:val="00655575"/>
    <w:rsid w:val="00655799"/>
    <w:rsid w:val="00655F07"/>
    <w:rsid w:val="0065717D"/>
    <w:rsid w:val="00657AC6"/>
    <w:rsid w:val="00660978"/>
    <w:rsid w:val="00661235"/>
    <w:rsid w:val="006621BB"/>
    <w:rsid w:val="00662A54"/>
    <w:rsid w:val="00662F4D"/>
    <w:rsid w:val="006646A4"/>
    <w:rsid w:val="00667ABF"/>
    <w:rsid w:val="006721D8"/>
    <w:rsid w:val="00672436"/>
    <w:rsid w:val="0067334B"/>
    <w:rsid w:val="0067694B"/>
    <w:rsid w:val="006802CB"/>
    <w:rsid w:val="00680420"/>
    <w:rsid w:val="006829A1"/>
    <w:rsid w:val="00682D6B"/>
    <w:rsid w:val="00684E8D"/>
    <w:rsid w:val="00687D73"/>
    <w:rsid w:val="006904AC"/>
    <w:rsid w:val="006932BF"/>
    <w:rsid w:val="00693A9E"/>
    <w:rsid w:val="006944FA"/>
    <w:rsid w:val="006963A7"/>
    <w:rsid w:val="006979FE"/>
    <w:rsid w:val="006A08D0"/>
    <w:rsid w:val="006A53B4"/>
    <w:rsid w:val="006A59A3"/>
    <w:rsid w:val="006A6E9A"/>
    <w:rsid w:val="006B6878"/>
    <w:rsid w:val="006C378B"/>
    <w:rsid w:val="006C4836"/>
    <w:rsid w:val="006C7776"/>
    <w:rsid w:val="006C77F1"/>
    <w:rsid w:val="006D0AB4"/>
    <w:rsid w:val="006D41B9"/>
    <w:rsid w:val="006D4646"/>
    <w:rsid w:val="006F0279"/>
    <w:rsid w:val="006F1973"/>
    <w:rsid w:val="006F53C4"/>
    <w:rsid w:val="006F6674"/>
    <w:rsid w:val="0070224C"/>
    <w:rsid w:val="007044B9"/>
    <w:rsid w:val="00704601"/>
    <w:rsid w:val="007063A3"/>
    <w:rsid w:val="00707B63"/>
    <w:rsid w:val="00710AD5"/>
    <w:rsid w:val="007112E5"/>
    <w:rsid w:val="00712D62"/>
    <w:rsid w:val="0071424A"/>
    <w:rsid w:val="0071463A"/>
    <w:rsid w:val="007148C4"/>
    <w:rsid w:val="00717487"/>
    <w:rsid w:val="00721087"/>
    <w:rsid w:val="00722285"/>
    <w:rsid w:val="0072293F"/>
    <w:rsid w:val="00723CFF"/>
    <w:rsid w:val="0073089E"/>
    <w:rsid w:val="0073252B"/>
    <w:rsid w:val="0073313F"/>
    <w:rsid w:val="0073584B"/>
    <w:rsid w:val="00735DF3"/>
    <w:rsid w:val="007366B0"/>
    <w:rsid w:val="00741194"/>
    <w:rsid w:val="007416A9"/>
    <w:rsid w:val="00745836"/>
    <w:rsid w:val="00745E95"/>
    <w:rsid w:val="00746335"/>
    <w:rsid w:val="0074779B"/>
    <w:rsid w:val="00751897"/>
    <w:rsid w:val="00754206"/>
    <w:rsid w:val="00754A4A"/>
    <w:rsid w:val="00756AA0"/>
    <w:rsid w:val="007601E5"/>
    <w:rsid w:val="0076090F"/>
    <w:rsid w:val="0076332A"/>
    <w:rsid w:val="007660B5"/>
    <w:rsid w:val="0077174A"/>
    <w:rsid w:val="007720DE"/>
    <w:rsid w:val="007759C4"/>
    <w:rsid w:val="00781245"/>
    <w:rsid w:val="007818F7"/>
    <w:rsid w:val="00782C22"/>
    <w:rsid w:val="0078605E"/>
    <w:rsid w:val="0079014E"/>
    <w:rsid w:val="00790C51"/>
    <w:rsid w:val="00791D18"/>
    <w:rsid w:val="007925C1"/>
    <w:rsid w:val="00793350"/>
    <w:rsid w:val="00797327"/>
    <w:rsid w:val="007979A0"/>
    <w:rsid w:val="007A272D"/>
    <w:rsid w:val="007A52A5"/>
    <w:rsid w:val="007B48BE"/>
    <w:rsid w:val="007B6EF6"/>
    <w:rsid w:val="007C2A4E"/>
    <w:rsid w:val="007C470C"/>
    <w:rsid w:val="007C6F2D"/>
    <w:rsid w:val="007C7F37"/>
    <w:rsid w:val="007D0C9B"/>
    <w:rsid w:val="007D15DC"/>
    <w:rsid w:val="007D3EFA"/>
    <w:rsid w:val="007E0D19"/>
    <w:rsid w:val="007E1437"/>
    <w:rsid w:val="007E2795"/>
    <w:rsid w:val="007E4976"/>
    <w:rsid w:val="007E4C7C"/>
    <w:rsid w:val="007F0E93"/>
    <w:rsid w:val="007F2C92"/>
    <w:rsid w:val="007F47F6"/>
    <w:rsid w:val="007F5820"/>
    <w:rsid w:val="007F58A6"/>
    <w:rsid w:val="007F7C63"/>
    <w:rsid w:val="008104FD"/>
    <w:rsid w:val="00810750"/>
    <w:rsid w:val="00813173"/>
    <w:rsid w:val="0081434A"/>
    <w:rsid w:val="00814F5F"/>
    <w:rsid w:val="00814FF8"/>
    <w:rsid w:val="00816110"/>
    <w:rsid w:val="00816511"/>
    <w:rsid w:val="008168F1"/>
    <w:rsid w:val="00820D08"/>
    <w:rsid w:val="00820EFA"/>
    <w:rsid w:val="00826837"/>
    <w:rsid w:val="0082733F"/>
    <w:rsid w:val="00831D4E"/>
    <w:rsid w:val="008329C1"/>
    <w:rsid w:val="008344D6"/>
    <w:rsid w:val="00835787"/>
    <w:rsid w:val="00835DB2"/>
    <w:rsid w:val="0083707A"/>
    <w:rsid w:val="00842B20"/>
    <w:rsid w:val="00842B52"/>
    <w:rsid w:val="00842D10"/>
    <w:rsid w:val="00845C06"/>
    <w:rsid w:val="008474C0"/>
    <w:rsid w:val="00850951"/>
    <w:rsid w:val="00853187"/>
    <w:rsid w:val="00856A0E"/>
    <w:rsid w:val="008611A5"/>
    <w:rsid w:val="008624AC"/>
    <w:rsid w:val="008648FF"/>
    <w:rsid w:val="00865885"/>
    <w:rsid w:val="00866B0B"/>
    <w:rsid w:val="008670C9"/>
    <w:rsid w:val="00870C14"/>
    <w:rsid w:val="00870F36"/>
    <w:rsid w:val="00875915"/>
    <w:rsid w:val="00875F9E"/>
    <w:rsid w:val="0087609B"/>
    <w:rsid w:val="0087650D"/>
    <w:rsid w:val="008765E8"/>
    <w:rsid w:val="0088477A"/>
    <w:rsid w:val="00886CD5"/>
    <w:rsid w:val="00887DC3"/>
    <w:rsid w:val="00894F32"/>
    <w:rsid w:val="0089651D"/>
    <w:rsid w:val="008A00C6"/>
    <w:rsid w:val="008A1886"/>
    <w:rsid w:val="008A1B0B"/>
    <w:rsid w:val="008A27C0"/>
    <w:rsid w:val="008A49B4"/>
    <w:rsid w:val="008A4CAD"/>
    <w:rsid w:val="008A762B"/>
    <w:rsid w:val="008B0E14"/>
    <w:rsid w:val="008B1877"/>
    <w:rsid w:val="008B22A7"/>
    <w:rsid w:val="008B3975"/>
    <w:rsid w:val="008B666B"/>
    <w:rsid w:val="008B6D20"/>
    <w:rsid w:val="008B70B8"/>
    <w:rsid w:val="008C0DB3"/>
    <w:rsid w:val="008C3B8B"/>
    <w:rsid w:val="008C461F"/>
    <w:rsid w:val="008C4C14"/>
    <w:rsid w:val="008D0666"/>
    <w:rsid w:val="008D0AC5"/>
    <w:rsid w:val="008D26E5"/>
    <w:rsid w:val="008D355A"/>
    <w:rsid w:val="008E1CFD"/>
    <w:rsid w:val="008E46BB"/>
    <w:rsid w:val="008E758B"/>
    <w:rsid w:val="008F0456"/>
    <w:rsid w:val="008F133B"/>
    <w:rsid w:val="008F2A8E"/>
    <w:rsid w:val="008F3C05"/>
    <w:rsid w:val="00900450"/>
    <w:rsid w:val="00906213"/>
    <w:rsid w:val="00906BAB"/>
    <w:rsid w:val="00907575"/>
    <w:rsid w:val="00914DC4"/>
    <w:rsid w:val="0091534C"/>
    <w:rsid w:val="009158AE"/>
    <w:rsid w:val="00915E5C"/>
    <w:rsid w:val="00915F23"/>
    <w:rsid w:val="009171AB"/>
    <w:rsid w:val="009200A0"/>
    <w:rsid w:val="009213DC"/>
    <w:rsid w:val="00924760"/>
    <w:rsid w:val="0092613A"/>
    <w:rsid w:val="00926918"/>
    <w:rsid w:val="00930829"/>
    <w:rsid w:val="00934E8B"/>
    <w:rsid w:val="00941A0D"/>
    <w:rsid w:val="00941E15"/>
    <w:rsid w:val="009433B5"/>
    <w:rsid w:val="00943AAB"/>
    <w:rsid w:val="009457DF"/>
    <w:rsid w:val="00945AD7"/>
    <w:rsid w:val="009460FC"/>
    <w:rsid w:val="00946321"/>
    <w:rsid w:val="00952F33"/>
    <w:rsid w:val="00960F8A"/>
    <w:rsid w:val="00963312"/>
    <w:rsid w:val="00966D91"/>
    <w:rsid w:val="00967657"/>
    <w:rsid w:val="0097749B"/>
    <w:rsid w:val="009800BB"/>
    <w:rsid w:val="009845F7"/>
    <w:rsid w:val="0098494B"/>
    <w:rsid w:val="009855DA"/>
    <w:rsid w:val="0098783D"/>
    <w:rsid w:val="00990DC7"/>
    <w:rsid w:val="0099538C"/>
    <w:rsid w:val="00995E02"/>
    <w:rsid w:val="009A198D"/>
    <w:rsid w:val="009A3F33"/>
    <w:rsid w:val="009A4D67"/>
    <w:rsid w:val="009A609A"/>
    <w:rsid w:val="009A7A77"/>
    <w:rsid w:val="009B3F33"/>
    <w:rsid w:val="009B4803"/>
    <w:rsid w:val="009B7F61"/>
    <w:rsid w:val="009C1E81"/>
    <w:rsid w:val="009C5B9D"/>
    <w:rsid w:val="009C610F"/>
    <w:rsid w:val="009C6493"/>
    <w:rsid w:val="009D12C6"/>
    <w:rsid w:val="009D3A3C"/>
    <w:rsid w:val="009D712C"/>
    <w:rsid w:val="009E1599"/>
    <w:rsid w:val="009E1B2D"/>
    <w:rsid w:val="009E1E14"/>
    <w:rsid w:val="009E506C"/>
    <w:rsid w:val="009F0904"/>
    <w:rsid w:val="009F25CC"/>
    <w:rsid w:val="009F282A"/>
    <w:rsid w:val="00A01B0B"/>
    <w:rsid w:val="00A02038"/>
    <w:rsid w:val="00A039F0"/>
    <w:rsid w:val="00A051A1"/>
    <w:rsid w:val="00A1568F"/>
    <w:rsid w:val="00A16FD6"/>
    <w:rsid w:val="00A2098D"/>
    <w:rsid w:val="00A27006"/>
    <w:rsid w:val="00A27065"/>
    <w:rsid w:val="00A27924"/>
    <w:rsid w:val="00A31E07"/>
    <w:rsid w:val="00A32C95"/>
    <w:rsid w:val="00A3329B"/>
    <w:rsid w:val="00A37061"/>
    <w:rsid w:val="00A404F9"/>
    <w:rsid w:val="00A42DF9"/>
    <w:rsid w:val="00A47083"/>
    <w:rsid w:val="00A51DC9"/>
    <w:rsid w:val="00A53AC6"/>
    <w:rsid w:val="00A54570"/>
    <w:rsid w:val="00A63EF0"/>
    <w:rsid w:val="00A6403E"/>
    <w:rsid w:val="00A64B4A"/>
    <w:rsid w:val="00A65580"/>
    <w:rsid w:val="00A66697"/>
    <w:rsid w:val="00A66A55"/>
    <w:rsid w:val="00A6798F"/>
    <w:rsid w:val="00A713AB"/>
    <w:rsid w:val="00A727C4"/>
    <w:rsid w:val="00A730F8"/>
    <w:rsid w:val="00A77F72"/>
    <w:rsid w:val="00A81A7F"/>
    <w:rsid w:val="00A84091"/>
    <w:rsid w:val="00A842AB"/>
    <w:rsid w:val="00A875DF"/>
    <w:rsid w:val="00A87E6C"/>
    <w:rsid w:val="00A9413E"/>
    <w:rsid w:val="00AA00BB"/>
    <w:rsid w:val="00AA3F10"/>
    <w:rsid w:val="00AA4A92"/>
    <w:rsid w:val="00AA50B0"/>
    <w:rsid w:val="00AA77EA"/>
    <w:rsid w:val="00AB0BCE"/>
    <w:rsid w:val="00AB21A4"/>
    <w:rsid w:val="00AB3F2D"/>
    <w:rsid w:val="00AB6E2A"/>
    <w:rsid w:val="00AB733B"/>
    <w:rsid w:val="00AC10A4"/>
    <w:rsid w:val="00AC30E1"/>
    <w:rsid w:val="00AC3763"/>
    <w:rsid w:val="00AC6C3F"/>
    <w:rsid w:val="00AC6C96"/>
    <w:rsid w:val="00AC6E2A"/>
    <w:rsid w:val="00AD19BC"/>
    <w:rsid w:val="00AD3930"/>
    <w:rsid w:val="00AD55A0"/>
    <w:rsid w:val="00AD5FD2"/>
    <w:rsid w:val="00AE3074"/>
    <w:rsid w:val="00AE6795"/>
    <w:rsid w:val="00AE758C"/>
    <w:rsid w:val="00AF0E1E"/>
    <w:rsid w:val="00AF5C97"/>
    <w:rsid w:val="00AF7B64"/>
    <w:rsid w:val="00AF7F4C"/>
    <w:rsid w:val="00B05642"/>
    <w:rsid w:val="00B0566D"/>
    <w:rsid w:val="00B05C43"/>
    <w:rsid w:val="00B115E5"/>
    <w:rsid w:val="00B11742"/>
    <w:rsid w:val="00B13B65"/>
    <w:rsid w:val="00B13F8B"/>
    <w:rsid w:val="00B1498E"/>
    <w:rsid w:val="00B1520B"/>
    <w:rsid w:val="00B17FF9"/>
    <w:rsid w:val="00B20A69"/>
    <w:rsid w:val="00B214FF"/>
    <w:rsid w:val="00B2658E"/>
    <w:rsid w:val="00B30770"/>
    <w:rsid w:val="00B3495E"/>
    <w:rsid w:val="00B35A43"/>
    <w:rsid w:val="00B42438"/>
    <w:rsid w:val="00B44935"/>
    <w:rsid w:val="00B46A0C"/>
    <w:rsid w:val="00B47189"/>
    <w:rsid w:val="00B47E4A"/>
    <w:rsid w:val="00B51FF1"/>
    <w:rsid w:val="00B5558B"/>
    <w:rsid w:val="00B56784"/>
    <w:rsid w:val="00B6483E"/>
    <w:rsid w:val="00B71DCA"/>
    <w:rsid w:val="00B75CA8"/>
    <w:rsid w:val="00B77F79"/>
    <w:rsid w:val="00B80941"/>
    <w:rsid w:val="00B829A9"/>
    <w:rsid w:val="00B84B86"/>
    <w:rsid w:val="00B84E0E"/>
    <w:rsid w:val="00B879E7"/>
    <w:rsid w:val="00B91D99"/>
    <w:rsid w:val="00B91F3B"/>
    <w:rsid w:val="00BA163F"/>
    <w:rsid w:val="00BA1E1C"/>
    <w:rsid w:val="00BA1F0D"/>
    <w:rsid w:val="00BA7180"/>
    <w:rsid w:val="00BB0CC8"/>
    <w:rsid w:val="00BB29DB"/>
    <w:rsid w:val="00BB2F7B"/>
    <w:rsid w:val="00BB3F40"/>
    <w:rsid w:val="00BB5D64"/>
    <w:rsid w:val="00BB6F8D"/>
    <w:rsid w:val="00BC4383"/>
    <w:rsid w:val="00BC75DB"/>
    <w:rsid w:val="00BD6297"/>
    <w:rsid w:val="00BE13D3"/>
    <w:rsid w:val="00BE3232"/>
    <w:rsid w:val="00BF189C"/>
    <w:rsid w:val="00BF218D"/>
    <w:rsid w:val="00BF5FAF"/>
    <w:rsid w:val="00BF695C"/>
    <w:rsid w:val="00BF7B4B"/>
    <w:rsid w:val="00C00468"/>
    <w:rsid w:val="00C00C05"/>
    <w:rsid w:val="00C0135D"/>
    <w:rsid w:val="00C01F69"/>
    <w:rsid w:val="00C02EEA"/>
    <w:rsid w:val="00C04CFD"/>
    <w:rsid w:val="00C04FC8"/>
    <w:rsid w:val="00C1249E"/>
    <w:rsid w:val="00C16B53"/>
    <w:rsid w:val="00C17994"/>
    <w:rsid w:val="00C20F68"/>
    <w:rsid w:val="00C211E5"/>
    <w:rsid w:val="00C24BFB"/>
    <w:rsid w:val="00C3084B"/>
    <w:rsid w:val="00C31488"/>
    <w:rsid w:val="00C32ECD"/>
    <w:rsid w:val="00C3610E"/>
    <w:rsid w:val="00C36BAE"/>
    <w:rsid w:val="00C410DE"/>
    <w:rsid w:val="00C44302"/>
    <w:rsid w:val="00C44F18"/>
    <w:rsid w:val="00C45DC0"/>
    <w:rsid w:val="00C46C9A"/>
    <w:rsid w:val="00C46F9E"/>
    <w:rsid w:val="00C477CC"/>
    <w:rsid w:val="00C47A16"/>
    <w:rsid w:val="00C56B64"/>
    <w:rsid w:val="00C603A4"/>
    <w:rsid w:val="00C634B4"/>
    <w:rsid w:val="00C6686B"/>
    <w:rsid w:val="00C67271"/>
    <w:rsid w:val="00C71B69"/>
    <w:rsid w:val="00C72FC6"/>
    <w:rsid w:val="00C74472"/>
    <w:rsid w:val="00C749A5"/>
    <w:rsid w:val="00C75C32"/>
    <w:rsid w:val="00C7757D"/>
    <w:rsid w:val="00C77583"/>
    <w:rsid w:val="00C7796C"/>
    <w:rsid w:val="00C8648F"/>
    <w:rsid w:val="00C917E7"/>
    <w:rsid w:val="00C91DA0"/>
    <w:rsid w:val="00C92267"/>
    <w:rsid w:val="00C93242"/>
    <w:rsid w:val="00C95A8E"/>
    <w:rsid w:val="00C96D11"/>
    <w:rsid w:val="00C97C94"/>
    <w:rsid w:val="00CA1A67"/>
    <w:rsid w:val="00CA24CD"/>
    <w:rsid w:val="00CA3F49"/>
    <w:rsid w:val="00CB66BA"/>
    <w:rsid w:val="00CB7E88"/>
    <w:rsid w:val="00CB7F74"/>
    <w:rsid w:val="00CC044D"/>
    <w:rsid w:val="00CC0AC5"/>
    <w:rsid w:val="00CC0EE6"/>
    <w:rsid w:val="00CC539F"/>
    <w:rsid w:val="00CC667B"/>
    <w:rsid w:val="00CD5267"/>
    <w:rsid w:val="00CD74D0"/>
    <w:rsid w:val="00CE1D11"/>
    <w:rsid w:val="00CE232D"/>
    <w:rsid w:val="00CE3437"/>
    <w:rsid w:val="00CE4D9A"/>
    <w:rsid w:val="00CE60A0"/>
    <w:rsid w:val="00CE743B"/>
    <w:rsid w:val="00CF32E8"/>
    <w:rsid w:val="00CF4B19"/>
    <w:rsid w:val="00CF7670"/>
    <w:rsid w:val="00D04E2E"/>
    <w:rsid w:val="00D16CBE"/>
    <w:rsid w:val="00D21477"/>
    <w:rsid w:val="00D21E84"/>
    <w:rsid w:val="00D2425D"/>
    <w:rsid w:val="00D24EA2"/>
    <w:rsid w:val="00D25F11"/>
    <w:rsid w:val="00D31A87"/>
    <w:rsid w:val="00D31C22"/>
    <w:rsid w:val="00D3777E"/>
    <w:rsid w:val="00D37829"/>
    <w:rsid w:val="00D37B9D"/>
    <w:rsid w:val="00D40538"/>
    <w:rsid w:val="00D41D8E"/>
    <w:rsid w:val="00D42699"/>
    <w:rsid w:val="00D46C35"/>
    <w:rsid w:val="00D5113E"/>
    <w:rsid w:val="00D51669"/>
    <w:rsid w:val="00D542D7"/>
    <w:rsid w:val="00D60EF1"/>
    <w:rsid w:val="00D6452F"/>
    <w:rsid w:val="00D665A2"/>
    <w:rsid w:val="00D67520"/>
    <w:rsid w:val="00D73319"/>
    <w:rsid w:val="00D73593"/>
    <w:rsid w:val="00D73986"/>
    <w:rsid w:val="00D804B7"/>
    <w:rsid w:val="00D83C2E"/>
    <w:rsid w:val="00D8544A"/>
    <w:rsid w:val="00D91C8B"/>
    <w:rsid w:val="00D945C1"/>
    <w:rsid w:val="00D95DE2"/>
    <w:rsid w:val="00D960BF"/>
    <w:rsid w:val="00D97979"/>
    <w:rsid w:val="00DA1D5A"/>
    <w:rsid w:val="00DA33A9"/>
    <w:rsid w:val="00DA3878"/>
    <w:rsid w:val="00DA593A"/>
    <w:rsid w:val="00DB27B8"/>
    <w:rsid w:val="00DB2B90"/>
    <w:rsid w:val="00DB736A"/>
    <w:rsid w:val="00DC2CBC"/>
    <w:rsid w:val="00DC4038"/>
    <w:rsid w:val="00DC65EE"/>
    <w:rsid w:val="00DC6E3A"/>
    <w:rsid w:val="00DC75FA"/>
    <w:rsid w:val="00DD64C1"/>
    <w:rsid w:val="00DE031C"/>
    <w:rsid w:val="00DE129A"/>
    <w:rsid w:val="00DE4C60"/>
    <w:rsid w:val="00DE4D70"/>
    <w:rsid w:val="00DE6BD9"/>
    <w:rsid w:val="00DF14FF"/>
    <w:rsid w:val="00DF53D5"/>
    <w:rsid w:val="00E022CF"/>
    <w:rsid w:val="00E04584"/>
    <w:rsid w:val="00E0552B"/>
    <w:rsid w:val="00E11B7B"/>
    <w:rsid w:val="00E12048"/>
    <w:rsid w:val="00E1307F"/>
    <w:rsid w:val="00E14EBF"/>
    <w:rsid w:val="00E15DAD"/>
    <w:rsid w:val="00E168A8"/>
    <w:rsid w:val="00E301AF"/>
    <w:rsid w:val="00E309D9"/>
    <w:rsid w:val="00E3126C"/>
    <w:rsid w:val="00E31437"/>
    <w:rsid w:val="00E31C98"/>
    <w:rsid w:val="00E354B7"/>
    <w:rsid w:val="00E41626"/>
    <w:rsid w:val="00E42008"/>
    <w:rsid w:val="00E449B9"/>
    <w:rsid w:val="00E46DBD"/>
    <w:rsid w:val="00E4706C"/>
    <w:rsid w:val="00E505E4"/>
    <w:rsid w:val="00E50650"/>
    <w:rsid w:val="00E52944"/>
    <w:rsid w:val="00E55416"/>
    <w:rsid w:val="00E57F5C"/>
    <w:rsid w:val="00E6375B"/>
    <w:rsid w:val="00E70CF7"/>
    <w:rsid w:val="00E71CC3"/>
    <w:rsid w:val="00E747E2"/>
    <w:rsid w:val="00E76560"/>
    <w:rsid w:val="00E76ECA"/>
    <w:rsid w:val="00E8413B"/>
    <w:rsid w:val="00E85132"/>
    <w:rsid w:val="00E851A9"/>
    <w:rsid w:val="00E90182"/>
    <w:rsid w:val="00E90B07"/>
    <w:rsid w:val="00E97AB7"/>
    <w:rsid w:val="00EA04A2"/>
    <w:rsid w:val="00EA35CB"/>
    <w:rsid w:val="00EA3A4C"/>
    <w:rsid w:val="00EA3B98"/>
    <w:rsid w:val="00EA71E9"/>
    <w:rsid w:val="00EB3155"/>
    <w:rsid w:val="00EB7E69"/>
    <w:rsid w:val="00EC010A"/>
    <w:rsid w:val="00EC0E11"/>
    <w:rsid w:val="00EC1ECA"/>
    <w:rsid w:val="00EC3D21"/>
    <w:rsid w:val="00ED1B53"/>
    <w:rsid w:val="00ED1E6E"/>
    <w:rsid w:val="00EE0B64"/>
    <w:rsid w:val="00EE1187"/>
    <w:rsid w:val="00EE17EA"/>
    <w:rsid w:val="00EE57ED"/>
    <w:rsid w:val="00EE7B50"/>
    <w:rsid w:val="00EF319C"/>
    <w:rsid w:val="00EF41FD"/>
    <w:rsid w:val="00EF4AC8"/>
    <w:rsid w:val="00F00E42"/>
    <w:rsid w:val="00F036F6"/>
    <w:rsid w:val="00F053E1"/>
    <w:rsid w:val="00F1079E"/>
    <w:rsid w:val="00F147F4"/>
    <w:rsid w:val="00F14EE1"/>
    <w:rsid w:val="00F15202"/>
    <w:rsid w:val="00F16921"/>
    <w:rsid w:val="00F173E6"/>
    <w:rsid w:val="00F17C78"/>
    <w:rsid w:val="00F248BA"/>
    <w:rsid w:val="00F41B56"/>
    <w:rsid w:val="00F45842"/>
    <w:rsid w:val="00F52350"/>
    <w:rsid w:val="00F539A0"/>
    <w:rsid w:val="00F552CF"/>
    <w:rsid w:val="00F61495"/>
    <w:rsid w:val="00F639E8"/>
    <w:rsid w:val="00F65AD8"/>
    <w:rsid w:val="00F66833"/>
    <w:rsid w:val="00F67437"/>
    <w:rsid w:val="00F71A4A"/>
    <w:rsid w:val="00F72928"/>
    <w:rsid w:val="00F75833"/>
    <w:rsid w:val="00F75ECC"/>
    <w:rsid w:val="00F76EB7"/>
    <w:rsid w:val="00F8172D"/>
    <w:rsid w:val="00F81910"/>
    <w:rsid w:val="00F907E9"/>
    <w:rsid w:val="00F95AD9"/>
    <w:rsid w:val="00F960EF"/>
    <w:rsid w:val="00F9652F"/>
    <w:rsid w:val="00F97194"/>
    <w:rsid w:val="00FA07FD"/>
    <w:rsid w:val="00FA12FA"/>
    <w:rsid w:val="00FA4B61"/>
    <w:rsid w:val="00FA61F1"/>
    <w:rsid w:val="00FB00F3"/>
    <w:rsid w:val="00FB3786"/>
    <w:rsid w:val="00FB690F"/>
    <w:rsid w:val="00FB7784"/>
    <w:rsid w:val="00FC32C0"/>
    <w:rsid w:val="00FC53D3"/>
    <w:rsid w:val="00FC583D"/>
    <w:rsid w:val="00FC7BB6"/>
    <w:rsid w:val="00FD1445"/>
    <w:rsid w:val="00FD1E84"/>
    <w:rsid w:val="00FD3434"/>
    <w:rsid w:val="00FD6AB7"/>
    <w:rsid w:val="00FD7905"/>
    <w:rsid w:val="00FD7BCD"/>
    <w:rsid w:val="00FE1483"/>
    <w:rsid w:val="00FE29AB"/>
    <w:rsid w:val="00FE32D5"/>
    <w:rsid w:val="00FE5790"/>
    <w:rsid w:val="00FE5994"/>
    <w:rsid w:val="00FE62FF"/>
    <w:rsid w:val="00FE7343"/>
    <w:rsid w:val="00FE7CCA"/>
    <w:rsid w:val="00FF378E"/>
    <w:rsid w:val="00FF4189"/>
    <w:rsid w:val="00FF5296"/>
    <w:rsid w:val="00FF70A9"/>
    <w:rsid w:val="00FF7C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185B296"/>
  <w15:docId w15:val="{4C2E522A-3F8C-497D-B041-666066966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7EB2"/>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5FD"/>
    <w:pPr>
      <w:ind w:left="720"/>
      <w:contextualSpacing/>
    </w:pPr>
  </w:style>
  <w:style w:type="character" w:styleId="Hyperlink">
    <w:name w:val="Hyperlink"/>
    <w:basedOn w:val="DefaultParagraphFont"/>
    <w:uiPriority w:val="99"/>
    <w:unhideWhenUsed/>
    <w:rsid w:val="00035939"/>
    <w:rPr>
      <w:color w:val="0000FF" w:themeColor="hyperlink"/>
      <w:u w:val="single"/>
    </w:rPr>
  </w:style>
  <w:style w:type="paragraph" w:styleId="NormalWeb">
    <w:name w:val="Normal (Web)"/>
    <w:basedOn w:val="Normal"/>
    <w:uiPriority w:val="99"/>
    <w:semiHidden/>
    <w:unhideWhenUsed/>
    <w:rsid w:val="00075017"/>
    <w:pPr>
      <w:spacing w:before="100" w:beforeAutospacing="1" w:after="100" w:afterAutospacing="1"/>
    </w:pPr>
    <w:rPr>
      <w:rFonts w:eastAsia="Times New Roman"/>
    </w:rPr>
  </w:style>
  <w:style w:type="character" w:customStyle="1" w:styleId="apple-converted-space">
    <w:name w:val="apple-converted-space"/>
    <w:basedOn w:val="DefaultParagraphFont"/>
    <w:rsid w:val="00693A9E"/>
  </w:style>
  <w:style w:type="character" w:styleId="Emphasis">
    <w:name w:val="Emphasis"/>
    <w:basedOn w:val="DefaultParagraphFont"/>
    <w:uiPriority w:val="20"/>
    <w:qFormat/>
    <w:rsid w:val="00693A9E"/>
    <w:rPr>
      <w:i/>
      <w:iCs/>
    </w:rPr>
  </w:style>
  <w:style w:type="paragraph" w:styleId="BalloonText">
    <w:name w:val="Balloon Text"/>
    <w:basedOn w:val="Normal"/>
    <w:link w:val="BalloonTextChar"/>
    <w:uiPriority w:val="99"/>
    <w:semiHidden/>
    <w:unhideWhenUsed/>
    <w:rsid w:val="00620C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0C2F"/>
    <w:rPr>
      <w:rFonts w:ascii="Lucida Grande" w:hAnsi="Lucida Grande" w:cs="Lucida Grande"/>
      <w:sz w:val="18"/>
      <w:szCs w:val="18"/>
      <w:lang w:eastAsia="en-US"/>
    </w:rPr>
  </w:style>
  <w:style w:type="paragraph" w:customStyle="1" w:styleId="EndNoteBibliographyTitle">
    <w:name w:val="EndNote Bibliography Title"/>
    <w:basedOn w:val="Normal"/>
    <w:rsid w:val="008765E8"/>
    <w:pPr>
      <w:jc w:val="center"/>
    </w:pPr>
  </w:style>
  <w:style w:type="paragraph" w:customStyle="1" w:styleId="EndNoteBibliography">
    <w:name w:val="EndNote Bibliography"/>
    <w:basedOn w:val="Normal"/>
    <w:rsid w:val="008765E8"/>
  </w:style>
  <w:style w:type="character" w:styleId="CommentReference">
    <w:name w:val="annotation reference"/>
    <w:basedOn w:val="DefaultParagraphFont"/>
    <w:uiPriority w:val="99"/>
    <w:semiHidden/>
    <w:unhideWhenUsed/>
    <w:rsid w:val="004A595A"/>
    <w:rPr>
      <w:sz w:val="18"/>
      <w:szCs w:val="18"/>
    </w:rPr>
  </w:style>
  <w:style w:type="paragraph" w:styleId="CommentText">
    <w:name w:val="annotation text"/>
    <w:basedOn w:val="Normal"/>
    <w:link w:val="CommentTextChar"/>
    <w:uiPriority w:val="99"/>
    <w:semiHidden/>
    <w:unhideWhenUsed/>
    <w:rsid w:val="004A595A"/>
  </w:style>
  <w:style w:type="character" w:customStyle="1" w:styleId="CommentTextChar">
    <w:name w:val="Comment Text Char"/>
    <w:basedOn w:val="DefaultParagraphFont"/>
    <w:link w:val="CommentText"/>
    <w:uiPriority w:val="99"/>
    <w:semiHidden/>
    <w:rsid w:val="004A595A"/>
    <w:rPr>
      <w:sz w:val="24"/>
      <w:szCs w:val="24"/>
      <w:lang w:eastAsia="en-US"/>
    </w:rPr>
  </w:style>
  <w:style w:type="paragraph" w:styleId="CommentSubject">
    <w:name w:val="annotation subject"/>
    <w:basedOn w:val="CommentText"/>
    <w:next w:val="CommentText"/>
    <w:link w:val="CommentSubjectChar"/>
    <w:uiPriority w:val="99"/>
    <w:semiHidden/>
    <w:unhideWhenUsed/>
    <w:rsid w:val="004A595A"/>
    <w:rPr>
      <w:b/>
      <w:bCs/>
      <w:sz w:val="20"/>
      <w:szCs w:val="20"/>
    </w:rPr>
  </w:style>
  <w:style w:type="character" w:customStyle="1" w:styleId="CommentSubjectChar">
    <w:name w:val="Comment Subject Char"/>
    <w:basedOn w:val="CommentTextChar"/>
    <w:link w:val="CommentSubject"/>
    <w:uiPriority w:val="99"/>
    <w:semiHidden/>
    <w:rsid w:val="004A595A"/>
    <w:rPr>
      <w:b/>
      <w:bCs/>
      <w:sz w:val="24"/>
      <w:szCs w:val="24"/>
      <w:lang w:eastAsia="en-US"/>
    </w:rPr>
  </w:style>
  <w:style w:type="paragraph" w:styleId="Revision">
    <w:name w:val="Revision"/>
    <w:hidden/>
    <w:uiPriority w:val="99"/>
    <w:semiHidden/>
    <w:rsid w:val="000240F6"/>
    <w:rPr>
      <w:sz w:val="24"/>
      <w:szCs w:val="24"/>
      <w:lang w:eastAsia="en-US"/>
    </w:rPr>
  </w:style>
  <w:style w:type="table" w:styleId="TableGrid">
    <w:name w:val="Table Grid"/>
    <w:basedOn w:val="TableNormal"/>
    <w:uiPriority w:val="59"/>
    <w:rsid w:val="00AE67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E679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AE6795"/>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AE6795"/>
    <w:rPr>
      <w:vertAlign w:val="superscript"/>
    </w:rPr>
  </w:style>
  <w:style w:type="paragraph" w:styleId="DocumentMap">
    <w:name w:val="Document Map"/>
    <w:basedOn w:val="Normal"/>
    <w:link w:val="DocumentMapChar"/>
    <w:uiPriority w:val="99"/>
    <w:semiHidden/>
    <w:unhideWhenUsed/>
    <w:rsid w:val="00AB21A4"/>
    <w:rPr>
      <w:rFonts w:ascii="Lucida Grande" w:hAnsi="Lucida Grande" w:cs="Lucida Grande"/>
    </w:rPr>
  </w:style>
  <w:style w:type="character" w:customStyle="1" w:styleId="DocumentMapChar">
    <w:name w:val="Document Map Char"/>
    <w:basedOn w:val="DefaultParagraphFont"/>
    <w:link w:val="DocumentMap"/>
    <w:uiPriority w:val="99"/>
    <w:semiHidden/>
    <w:rsid w:val="00AB21A4"/>
    <w:rPr>
      <w:rFonts w:ascii="Lucida Grande" w:hAnsi="Lucida Grande" w:cs="Lucida Grande"/>
      <w:sz w:val="24"/>
      <w:szCs w:val="24"/>
      <w:lang w:eastAsia="en-US"/>
    </w:rPr>
  </w:style>
  <w:style w:type="paragraph" w:customStyle="1" w:styleId="Title1">
    <w:name w:val="Title1"/>
    <w:basedOn w:val="Normal"/>
    <w:rsid w:val="00245776"/>
    <w:pPr>
      <w:spacing w:before="100" w:beforeAutospacing="1" w:after="100" w:afterAutospacing="1"/>
    </w:pPr>
    <w:rPr>
      <w:rFonts w:eastAsia="Times New Roman"/>
      <w:lang w:val="en-CA"/>
    </w:rPr>
  </w:style>
  <w:style w:type="paragraph" w:customStyle="1" w:styleId="desc">
    <w:name w:val="desc"/>
    <w:basedOn w:val="Normal"/>
    <w:rsid w:val="00245776"/>
    <w:pPr>
      <w:spacing w:before="100" w:beforeAutospacing="1" w:after="100" w:afterAutospacing="1"/>
    </w:pPr>
    <w:rPr>
      <w:rFonts w:eastAsia="Times New Roman"/>
      <w:lang w:val="en-CA"/>
    </w:rPr>
  </w:style>
  <w:style w:type="paragraph" w:customStyle="1" w:styleId="details">
    <w:name w:val="details"/>
    <w:basedOn w:val="Normal"/>
    <w:rsid w:val="00245776"/>
    <w:pPr>
      <w:spacing w:before="100" w:beforeAutospacing="1" w:after="100" w:afterAutospacing="1"/>
    </w:pPr>
    <w:rPr>
      <w:rFonts w:eastAsia="Times New Roman"/>
      <w:lang w:val="en-CA"/>
    </w:rPr>
  </w:style>
  <w:style w:type="character" w:customStyle="1" w:styleId="jrnl">
    <w:name w:val="jrnl"/>
    <w:basedOn w:val="DefaultParagraphFont"/>
    <w:rsid w:val="002457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779084">
      <w:bodyDiv w:val="1"/>
      <w:marLeft w:val="0"/>
      <w:marRight w:val="0"/>
      <w:marTop w:val="0"/>
      <w:marBottom w:val="0"/>
      <w:divBdr>
        <w:top w:val="none" w:sz="0" w:space="0" w:color="auto"/>
        <w:left w:val="none" w:sz="0" w:space="0" w:color="auto"/>
        <w:bottom w:val="none" w:sz="0" w:space="0" w:color="auto"/>
        <w:right w:val="none" w:sz="0" w:space="0" w:color="auto"/>
      </w:divBdr>
    </w:div>
    <w:div w:id="345325787">
      <w:bodyDiv w:val="1"/>
      <w:marLeft w:val="0"/>
      <w:marRight w:val="0"/>
      <w:marTop w:val="0"/>
      <w:marBottom w:val="0"/>
      <w:divBdr>
        <w:top w:val="none" w:sz="0" w:space="0" w:color="auto"/>
        <w:left w:val="none" w:sz="0" w:space="0" w:color="auto"/>
        <w:bottom w:val="none" w:sz="0" w:space="0" w:color="auto"/>
        <w:right w:val="none" w:sz="0" w:space="0" w:color="auto"/>
      </w:divBdr>
      <w:divsChild>
        <w:div w:id="1707490145">
          <w:marLeft w:val="0"/>
          <w:marRight w:val="0"/>
          <w:marTop w:val="34"/>
          <w:marBottom w:val="34"/>
          <w:divBdr>
            <w:top w:val="none" w:sz="0" w:space="0" w:color="auto"/>
            <w:left w:val="none" w:sz="0" w:space="0" w:color="auto"/>
            <w:bottom w:val="none" w:sz="0" w:space="0" w:color="auto"/>
            <w:right w:val="none" w:sz="0" w:space="0" w:color="auto"/>
          </w:divBdr>
        </w:div>
      </w:divsChild>
    </w:div>
    <w:div w:id="421076105">
      <w:bodyDiv w:val="1"/>
      <w:marLeft w:val="0"/>
      <w:marRight w:val="0"/>
      <w:marTop w:val="0"/>
      <w:marBottom w:val="0"/>
      <w:divBdr>
        <w:top w:val="none" w:sz="0" w:space="0" w:color="auto"/>
        <w:left w:val="none" w:sz="0" w:space="0" w:color="auto"/>
        <w:bottom w:val="none" w:sz="0" w:space="0" w:color="auto"/>
        <w:right w:val="none" w:sz="0" w:space="0" w:color="auto"/>
      </w:divBdr>
      <w:divsChild>
        <w:div w:id="772551521">
          <w:marLeft w:val="0"/>
          <w:marRight w:val="0"/>
          <w:marTop w:val="34"/>
          <w:marBottom w:val="34"/>
          <w:divBdr>
            <w:top w:val="none" w:sz="0" w:space="0" w:color="auto"/>
            <w:left w:val="none" w:sz="0" w:space="0" w:color="auto"/>
            <w:bottom w:val="none" w:sz="0" w:space="0" w:color="auto"/>
            <w:right w:val="none" w:sz="0" w:space="0" w:color="auto"/>
          </w:divBdr>
        </w:div>
      </w:divsChild>
    </w:div>
    <w:div w:id="434524812">
      <w:bodyDiv w:val="1"/>
      <w:marLeft w:val="0"/>
      <w:marRight w:val="0"/>
      <w:marTop w:val="0"/>
      <w:marBottom w:val="0"/>
      <w:divBdr>
        <w:top w:val="none" w:sz="0" w:space="0" w:color="auto"/>
        <w:left w:val="none" w:sz="0" w:space="0" w:color="auto"/>
        <w:bottom w:val="none" w:sz="0" w:space="0" w:color="auto"/>
        <w:right w:val="none" w:sz="0" w:space="0" w:color="auto"/>
      </w:divBdr>
    </w:div>
    <w:div w:id="497886783">
      <w:bodyDiv w:val="1"/>
      <w:marLeft w:val="0"/>
      <w:marRight w:val="0"/>
      <w:marTop w:val="0"/>
      <w:marBottom w:val="0"/>
      <w:divBdr>
        <w:top w:val="none" w:sz="0" w:space="0" w:color="auto"/>
        <w:left w:val="none" w:sz="0" w:space="0" w:color="auto"/>
        <w:bottom w:val="none" w:sz="0" w:space="0" w:color="auto"/>
        <w:right w:val="none" w:sz="0" w:space="0" w:color="auto"/>
      </w:divBdr>
    </w:div>
    <w:div w:id="542519742">
      <w:bodyDiv w:val="1"/>
      <w:marLeft w:val="0"/>
      <w:marRight w:val="0"/>
      <w:marTop w:val="0"/>
      <w:marBottom w:val="0"/>
      <w:divBdr>
        <w:top w:val="none" w:sz="0" w:space="0" w:color="auto"/>
        <w:left w:val="none" w:sz="0" w:space="0" w:color="auto"/>
        <w:bottom w:val="none" w:sz="0" w:space="0" w:color="auto"/>
        <w:right w:val="none" w:sz="0" w:space="0" w:color="auto"/>
      </w:divBdr>
    </w:div>
    <w:div w:id="1031105487">
      <w:bodyDiv w:val="1"/>
      <w:marLeft w:val="0"/>
      <w:marRight w:val="0"/>
      <w:marTop w:val="0"/>
      <w:marBottom w:val="0"/>
      <w:divBdr>
        <w:top w:val="none" w:sz="0" w:space="0" w:color="auto"/>
        <w:left w:val="none" w:sz="0" w:space="0" w:color="auto"/>
        <w:bottom w:val="none" w:sz="0" w:space="0" w:color="auto"/>
        <w:right w:val="none" w:sz="0" w:space="0" w:color="auto"/>
      </w:divBdr>
      <w:divsChild>
        <w:div w:id="1236742663">
          <w:marLeft w:val="0"/>
          <w:marRight w:val="0"/>
          <w:marTop w:val="34"/>
          <w:marBottom w:val="34"/>
          <w:divBdr>
            <w:top w:val="none" w:sz="0" w:space="0" w:color="auto"/>
            <w:left w:val="none" w:sz="0" w:space="0" w:color="auto"/>
            <w:bottom w:val="none" w:sz="0" w:space="0" w:color="auto"/>
            <w:right w:val="none" w:sz="0" w:space="0" w:color="auto"/>
          </w:divBdr>
        </w:div>
      </w:divsChild>
    </w:div>
    <w:div w:id="1256283113">
      <w:bodyDiv w:val="1"/>
      <w:marLeft w:val="0"/>
      <w:marRight w:val="0"/>
      <w:marTop w:val="0"/>
      <w:marBottom w:val="0"/>
      <w:divBdr>
        <w:top w:val="none" w:sz="0" w:space="0" w:color="auto"/>
        <w:left w:val="none" w:sz="0" w:space="0" w:color="auto"/>
        <w:bottom w:val="none" w:sz="0" w:space="0" w:color="auto"/>
        <w:right w:val="none" w:sz="0" w:space="0" w:color="auto"/>
      </w:divBdr>
    </w:div>
    <w:div w:id="1326856321">
      <w:bodyDiv w:val="1"/>
      <w:marLeft w:val="0"/>
      <w:marRight w:val="0"/>
      <w:marTop w:val="0"/>
      <w:marBottom w:val="0"/>
      <w:divBdr>
        <w:top w:val="none" w:sz="0" w:space="0" w:color="auto"/>
        <w:left w:val="none" w:sz="0" w:space="0" w:color="auto"/>
        <w:bottom w:val="none" w:sz="0" w:space="0" w:color="auto"/>
        <w:right w:val="none" w:sz="0" w:space="0" w:color="auto"/>
      </w:divBdr>
      <w:divsChild>
        <w:div w:id="659692661">
          <w:marLeft w:val="0"/>
          <w:marRight w:val="0"/>
          <w:marTop w:val="34"/>
          <w:marBottom w:val="34"/>
          <w:divBdr>
            <w:top w:val="none" w:sz="0" w:space="0" w:color="auto"/>
            <w:left w:val="none" w:sz="0" w:space="0" w:color="auto"/>
            <w:bottom w:val="none" w:sz="0" w:space="0" w:color="auto"/>
            <w:right w:val="none" w:sz="0" w:space="0" w:color="auto"/>
          </w:divBdr>
        </w:div>
      </w:divsChild>
    </w:div>
    <w:div w:id="1347899633">
      <w:bodyDiv w:val="1"/>
      <w:marLeft w:val="0"/>
      <w:marRight w:val="0"/>
      <w:marTop w:val="0"/>
      <w:marBottom w:val="0"/>
      <w:divBdr>
        <w:top w:val="none" w:sz="0" w:space="0" w:color="auto"/>
        <w:left w:val="none" w:sz="0" w:space="0" w:color="auto"/>
        <w:bottom w:val="none" w:sz="0" w:space="0" w:color="auto"/>
        <w:right w:val="none" w:sz="0" w:space="0" w:color="auto"/>
      </w:divBdr>
    </w:div>
    <w:div w:id="1476294582">
      <w:bodyDiv w:val="1"/>
      <w:marLeft w:val="0"/>
      <w:marRight w:val="0"/>
      <w:marTop w:val="0"/>
      <w:marBottom w:val="0"/>
      <w:divBdr>
        <w:top w:val="none" w:sz="0" w:space="0" w:color="auto"/>
        <w:left w:val="none" w:sz="0" w:space="0" w:color="auto"/>
        <w:bottom w:val="none" w:sz="0" w:space="0" w:color="auto"/>
        <w:right w:val="none" w:sz="0" w:space="0" w:color="auto"/>
      </w:divBdr>
    </w:div>
    <w:div w:id="1858691930">
      <w:bodyDiv w:val="1"/>
      <w:marLeft w:val="0"/>
      <w:marRight w:val="0"/>
      <w:marTop w:val="0"/>
      <w:marBottom w:val="0"/>
      <w:divBdr>
        <w:top w:val="none" w:sz="0" w:space="0" w:color="auto"/>
        <w:left w:val="none" w:sz="0" w:space="0" w:color="auto"/>
        <w:bottom w:val="none" w:sz="0" w:space="0" w:color="auto"/>
        <w:right w:val="none" w:sz="0" w:space="0" w:color="auto"/>
      </w:divBdr>
    </w:div>
    <w:div w:id="1860582975">
      <w:bodyDiv w:val="1"/>
      <w:marLeft w:val="0"/>
      <w:marRight w:val="0"/>
      <w:marTop w:val="0"/>
      <w:marBottom w:val="0"/>
      <w:divBdr>
        <w:top w:val="none" w:sz="0" w:space="0" w:color="auto"/>
        <w:left w:val="none" w:sz="0" w:space="0" w:color="auto"/>
        <w:bottom w:val="none" w:sz="0" w:space="0" w:color="auto"/>
        <w:right w:val="none" w:sz="0" w:space="0" w:color="auto"/>
      </w:divBdr>
      <w:divsChild>
        <w:div w:id="1266691728">
          <w:marLeft w:val="0"/>
          <w:marRight w:val="0"/>
          <w:marTop w:val="34"/>
          <w:marBottom w:val="34"/>
          <w:divBdr>
            <w:top w:val="none" w:sz="0" w:space="0" w:color="auto"/>
            <w:left w:val="none" w:sz="0" w:space="0" w:color="auto"/>
            <w:bottom w:val="none" w:sz="0" w:space="0" w:color="auto"/>
            <w:right w:val="none" w:sz="0" w:space="0" w:color="auto"/>
          </w:divBdr>
        </w:div>
      </w:divsChild>
    </w:div>
    <w:div w:id="2125028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deschi1@bw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1000mind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BAB8D-67E2-4292-A593-5E567E701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8127</Words>
  <Characters>4632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5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Tedeschi, Sara K.,M.D.</cp:lastModifiedBy>
  <cp:revision>3</cp:revision>
  <dcterms:created xsi:type="dcterms:W3CDTF">2019-01-09T18:47:00Z</dcterms:created>
  <dcterms:modified xsi:type="dcterms:W3CDTF">2019-01-0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